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4321" w:rsidRDefault="00A24321" w:rsidP="00A24321"/>
    <w:p w:rsidR="00A24321" w:rsidRPr="000D4B63" w:rsidRDefault="00A24321" w:rsidP="00A24321">
      <w:pPr>
        <w:jc w:val="center"/>
        <w:rPr>
          <w:b/>
          <w:sz w:val="24"/>
        </w:rPr>
      </w:pPr>
      <w:r w:rsidRPr="000D4B63">
        <w:rPr>
          <w:b/>
          <w:sz w:val="24"/>
        </w:rPr>
        <w:t>Large Scale Data Analytics on Clouds</w:t>
      </w:r>
    </w:p>
    <w:p w:rsidR="000D4B63" w:rsidRDefault="000D4B63" w:rsidP="00A24321">
      <w:pPr>
        <w:jc w:val="center"/>
        <w:rPr>
          <w:b/>
        </w:rPr>
      </w:pPr>
    </w:p>
    <w:p w:rsidR="00A24321" w:rsidRPr="00A24321" w:rsidRDefault="00A24321" w:rsidP="00A24321">
      <w:pPr>
        <w:jc w:val="center"/>
        <w:rPr>
          <w:i/>
        </w:rPr>
      </w:pPr>
      <w:r w:rsidRPr="00A24321">
        <w:rPr>
          <w:i/>
        </w:rPr>
        <w:t>Geoffrey Fox</w:t>
      </w:r>
    </w:p>
    <w:p w:rsidR="00A24321" w:rsidRPr="00A24321" w:rsidRDefault="00A24321" w:rsidP="00A24321">
      <w:pPr>
        <w:pStyle w:val="CM18"/>
        <w:ind w:right="230"/>
        <w:jc w:val="center"/>
        <w:rPr>
          <w:rFonts w:ascii="Times New Roman" w:hAnsi="Times New Roman" w:cs="Times New Roman"/>
          <w:i/>
          <w:color w:val="000000"/>
          <w:sz w:val="22"/>
          <w:szCs w:val="22"/>
        </w:rPr>
      </w:pPr>
      <w:r w:rsidRPr="00A24321">
        <w:rPr>
          <w:rFonts w:ascii="Times New Roman" w:hAnsi="Times New Roman" w:cs="Times New Roman"/>
          <w:i/>
          <w:color w:val="000000"/>
          <w:sz w:val="22"/>
          <w:szCs w:val="22"/>
        </w:rPr>
        <w:t>School of Informatics and Computing</w:t>
      </w:r>
    </w:p>
    <w:p w:rsidR="00A24321" w:rsidRPr="00A24321" w:rsidRDefault="00A24321" w:rsidP="00A24321">
      <w:pPr>
        <w:pStyle w:val="CM18"/>
        <w:ind w:right="230"/>
        <w:jc w:val="center"/>
        <w:rPr>
          <w:rFonts w:ascii="Times New Roman" w:hAnsi="Times New Roman" w:cs="Times New Roman"/>
          <w:i/>
          <w:color w:val="000000"/>
          <w:sz w:val="22"/>
          <w:szCs w:val="22"/>
        </w:rPr>
      </w:pPr>
      <w:r w:rsidRPr="00A24321">
        <w:rPr>
          <w:rFonts w:ascii="Times New Roman" w:hAnsi="Times New Roman" w:cs="Times New Roman"/>
          <w:i/>
          <w:color w:val="000000"/>
          <w:sz w:val="22"/>
          <w:szCs w:val="22"/>
        </w:rPr>
        <w:t>Indiana University</w:t>
      </w:r>
    </w:p>
    <w:p w:rsidR="00A24321" w:rsidRPr="00A24321" w:rsidRDefault="00A24321" w:rsidP="00A24321">
      <w:pPr>
        <w:pStyle w:val="CM18"/>
        <w:ind w:right="230"/>
        <w:jc w:val="center"/>
        <w:rPr>
          <w:rFonts w:ascii="Times New Roman" w:hAnsi="Times New Roman" w:cs="Times New Roman"/>
          <w:i/>
          <w:color w:val="000000"/>
          <w:sz w:val="22"/>
          <w:szCs w:val="22"/>
        </w:rPr>
      </w:pPr>
      <w:r w:rsidRPr="00A24321">
        <w:rPr>
          <w:rFonts w:ascii="Times New Roman" w:hAnsi="Times New Roman" w:cs="Times New Roman"/>
          <w:i/>
          <w:color w:val="000000"/>
          <w:sz w:val="22"/>
          <w:szCs w:val="22"/>
        </w:rPr>
        <w:t xml:space="preserve">Bloomington IN 47408, USA </w:t>
      </w:r>
    </w:p>
    <w:p w:rsidR="00A24321" w:rsidRDefault="00A24321" w:rsidP="00A24321">
      <w:pPr>
        <w:pStyle w:val="CM18"/>
        <w:ind w:right="230"/>
        <w:jc w:val="center"/>
        <w:rPr>
          <w:rFonts w:ascii="Times New Roman" w:hAnsi="Times New Roman" w:cs="Times New Roman"/>
          <w:i/>
          <w:color w:val="000000"/>
          <w:sz w:val="22"/>
          <w:szCs w:val="22"/>
        </w:rPr>
      </w:pPr>
      <w:r w:rsidRPr="00A24321">
        <w:rPr>
          <w:rFonts w:ascii="Times New Roman" w:hAnsi="Times New Roman" w:cs="Times New Roman"/>
          <w:i/>
          <w:color w:val="000000"/>
          <w:sz w:val="22"/>
          <w:szCs w:val="22"/>
        </w:rPr>
        <w:t xml:space="preserve">gcf@.indiana.edu </w:t>
      </w:r>
    </w:p>
    <w:p w:rsidR="00BC77D6" w:rsidRPr="00BC77D6" w:rsidRDefault="00BC77D6" w:rsidP="00BC77D6"/>
    <w:p w:rsidR="00A24321" w:rsidRDefault="00A24321" w:rsidP="00A24321">
      <w:pPr>
        <w:pStyle w:val="Heading1"/>
      </w:pPr>
      <w:r>
        <w:t>The Clouds + Exascale Infrastructure</w:t>
      </w:r>
    </w:p>
    <w:p w:rsidR="00BE0077" w:rsidRDefault="0087639C" w:rsidP="00C07551">
      <w:r>
        <w:t xml:space="preserve">There are several important trend driving computing. We have the </w:t>
      </w:r>
      <w:r w:rsidRPr="0087639C">
        <w:rPr>
          <w:b/>
        </w:rPr>
        <w:t>Data Deluge</w:t>
      </w:r>
      <w:r>
        <w:t xml:space="preserve"> from </w:t>
      </w:r>
      <w:r w:rsidR="00C55090">
        <w:t>Commercial (e.g. Amazon, e-commerce)</w:t>
      </w:r>
      <w:r>
        <w:t>, Community (</w:t>
      </w:r>
      <w:r w:rsidR="00C55090">
        <w:t xml:space="preserve">e.g. </w:t>
      </w:r>
      <w:r>
        <w:t>Facebook, Search)</w:t>
      </w:r>
      <w:r w:rsidR="00C55090">
        <w:t>,</w:t>
      </w:r>
      <w:r>
        <w:t xml:space="preserve"> and Scientific applications (</w:t>
      </w:r>
      <w:r w:rsidR="00C55090">
        <w:t xml:space="preserve">e.g. </w:t>
      </w:r>
      <w:r>
        <w:t xml:space="preserve">Analysis of LHC data, Genomics) with examples </w:t>
      </w:r>
      <w:r w:rsidR="00C55090">
        <w:t xml:space="preserve">given </w:t>
      </w:r>
      <w:r>
        <w:t>just being representative of many others</w:t>
      </w:r>
      <w:r w:rsidR="00C55090">
        <w:fldChar w:fldCharType="begin"/>
      </w:r>
      <w:r w:rsidR="00C55090">
        <w:instrText xml:space="preserve"> ADDIN EN.CITE &lt;EndNote&gt;&lt;Cite&gt;&lt;Author&gt;Geoffrey Fox&lt;/Author&gt;&lt;Year&gt;2011&lt;/Year&gt;&lt;RecNum&gt;4527&lt;/RecNum&gt;&lt;DisplayText&gt;[1]&lt;/DisplayText&gt;&lt;record&gt;&lt;rec-number&gt;4527&lt;/rec-number&gt;&lt;foreign-keys&gt;&lt;key app="EN" db-id="rfx20pr9t5zxtmee0xn5fwzbxvw0r9vz2tee"&gt;4527&lt;/key&gt;&lt;/foreign-keys&gt;&lt;ref-type name="Book Section"&gt;5&lt;/ref-type&gt;&lt;contributors&gt;&lt;authors&gt;&lt;author&gt;Geoffrey Fox,&lt;/author&gt;&lt;author&gt;Tony Hey,&lt;/author&gt;&lt;author&gt;Anne Trefethen,&lt;/author&gt;&lt;/authors&gt;&lt;secondary-authors&gt;&lt;author&gt;Terence Critchlow,&lt;/author&gt;&lt;author&gt;Kerstin Kleese Van Dam,&lt;/author&gt;&lt;/secondary-authors&gt;&lt;/contributors&gt;&lt;titles&gt;&lt;title&gt;Where does all the data come from? &lt;/title&gt;&lt;secondary-title&gt;Data Intensive Science &lt;/secondary-title&gt;&lt;/titles&gt;&lt;dates&gt;&lt;year&gt;2011&lt;/year&gt;&lt;/dates&gt;&lt;urls&gt;&lt;related-urls&gt;&lt;url&gt;http://grids.ucs.indiana.edu/ptliupages/publications/Where%20does%20all%20the%20data%20come%20from%20v7.pdf&lt;/url&gt;&lt;/related-urls&gt;&lt;/urls&gt;&lt;/record&gt;&lt;/Cite&gt;&lt;/EndNote&gt;</w:instrText>
      </w:r>
      <w:r w:rsidR="00C55090">
        <w:fldChar w:fldCharType="separate"/>
      </w:r>
      <w:r w:rsidR="00C55090">
        <w:rPr>
          <w:noProof/>
        </w:rPr>
        <w:t>[</w:t>
      </w:r>
      <w:hyperlink w:anchor="_ENREF_1" w:tooltip="Geoffrey Fox, 2011 #4527" w:history="1">
        <w:r w:rsidR="00A732A0">
          <w:rPr>
            <w:noProof/>
          </w:rPr>
          <w:t>1</w:t>
        </w:r>
      </w:hyperlink>
      <w:r w:rsidR="00C55090">
        <w:rPr>
          <w:noProof/>
        </w:rPr>
        <w:t>]</w:t>
      </w:r>
      <w:r w:rsidR="00C55090">
        <w:fldChar w:fldCharType="end"/>
      </w:r>
      <w:r>
        <w:t>.</w:t>
      </w:r>
      <w:r w:rsidR="00A567E5">
        <w:t xml:space="preserve"> We have </w:t>
      </w:r>
      <w:r w:rsidR="00A567E5" w:rsidRPr="00D92985">
        <w:rPr>
          <w:b/>
        </w:rPr>
        <w:t xml:space="preserve">light </w:t>
      </w:r>
      <w:r w:rsidRPr="00D92985">
        <w:rPr>
          <w:b/>
        </w:rPr>
        <w:t>weight clients</w:t>
      </w:r>
      <w:r>
        <w:t xml:space="preserve"> from smartphones, tablets to sensors</w:t>
      </w:r>
      <w:r w:rsidR="00A567E5">
        <w:t xml:space="preserve">. The </w:t>
      </w:r>
      <w:r w:rsidR="00A567E5" w:rsidRPr="00D92985">
        <w:rPr>
          <w:b/>
        </w:rPr>
        <w:t>m</w:t>
      </w:r>
      <w:r w:rsidRPr="00D92985">
        <w:rPr>
          <w:b/>
        </w:rPr>
        <w:t xml:space="preserve">ulticore </w:t>
      </w:r>
      <w:r w:rsidR="00A567E5" w:rsidRPr="00D92985">
        <w:rPr>
          <w:b/>
        </w:rPr>
        <w:t>chip</w:t>
      </w:r>
      <w:r w:rsidR="00A567E5">
        <w:t xml:space="preserve"> architecture is </w:t>
      </w:r>
      <w:r>
        <w:t>reawakening parallel computing</w:t>
      </w:r>
      <w:r w:rsidR="00A567E5">
        <w:t xml:space="preserve"> while </w:t>
      </w:r>
      <w:r w:rsidR="00C07551">
        <w:t xml:space="preserve">it and GPGPU’s (even more cores) are behind </w:t>
      </w:r>
      <w:r w:rsidRPr="00D92985">
        <w:rPr>
          <w:b/>
        </w:rPr>
        <w:t>Exascale</w:t>
      </w:r>
      <w:r>
        <w:t xml:space="preserve"> initiatives</w:t>
      </w:r>
      <w:r w:rsidR="00C07551">
        <w:t>, which</w:t>
      </w:r>
      <w:r>
        <w:t xml:space="preserve"> will continue drive to high end with a simulation orientation</w:t>
      </w:r>
      <w:r w:rsidR="00C07551">
        <w:t xml:space="preserve">. </w:t>
      </w:r>
      <w:r w:rsidRPr="00D92985">
        <w:rPr>
          <w:b/>
        </w:rPr>
        <w:t>Clouds</w:t>
      </w:r>
      <w:r>
        <w:t xml:space="preserve"> with cheaper, greener, easier to use IT for (some) applications</w:t>
      </w:r>
      <w:r w:rsidR="00C07551">
        <w:t xml:space="preserve"> are growing in importance. They enable the lightweight clients by acting as a backend resource and answer the difficult question “what do we do all with all those cores on a chip”. As that’s not so easy to answer on a conventional client, this is one driver to lighter weight client (using smaller CPU chips) but on a server, each c</w:t>
      </w:r>
      <w:r w:rsidR="00D91156">
        <w:t xml:space="preserve">ore can host a separate cloud service. These developments </w:t>
      </w:r>
      <w:r w:rsidR="00D92985">
        <w:t xml:space="preserve">drive both research and </w:t>
      </w:r>
      <w:r w:rsidR="00BE0077">
        <w:t>education and</w:t>
      </w:r>
      <w:r w:rsidR="00D92985">
        <w:t xml:space="preserve"> </w:t>
      </w:r>
      <w:r w:rsidR="00D91156">
        <w:t xml:space="preserve">will weave together as we look at data analysis in the clouds. </w:t>
      </w:r>
      <w:r w:rsidR="00D91156" w:rsidRPr="00D92985">
        <w:rPr>
          <w:b/>
        </w:rPr>
        <w:t>Curricula</w:t>
      </w:r>
      <w:r w:rsidR="00D91156">
        <w:t xml:space="preserve"> based on the “Science of Clouds”</w:t>
      </w:r>
      <w:r w:rsidR="00BB5AB9">
        <w:fldChar w:fldCharType="begin"/>
      </w:r>
      <w:r w:rsidR="00BB5AB9">
        <w:instrText xml:space="preserve"> ADDIN EN.CITE &lt;EndNote&gt;&lt;Cite&gt;&lt;Author&gt;IDC&lt;/Author&gt;&lt;Year&gt;2012&lt;/Year&gt;&lt;RecNum&gt;4573&lt;/RecNum&gt;&lt;DisplayText&gt;[2, 3]&lt;/DisplayText&gt;&lt;record&gt;&lt;rec-number&gt;4573&lt;/rec-number&gt;&lt;foreign-keys&gt;&lt;key app="EN" db-id="rfx20pr9t5zxtmee0xn5fwzbxvw0r9vz2tee"&gt;4573&lt;/key&gt;&lt;/foreign-keys&gt;&lt;ref-type name="Web Page"&gt;12&lt;/ref-type&gt;&lt;contributors&gt;&lt;authors&gt;&lt;author&gt;IDC&lt;/author&gt;&lt;/authors&gt;&lt;/contributors&gt;&lt;titles&gt;&lt;title&gt;&lt;style face="normal" font="Times New Roman" size="14"&gt;Cloud Computing&amp;apos;s Role in Job Creation&lt;/style&gt;&lt;/title&gt;&lt;/titles&gt;&lt;pages&gt;Sponsored by Microsoft&lt;/pages&gt;&lt;volume&gt;2012&lt;/volume&gt;&lt;number&gt;March 6&lt;/number&gt;&lt;dates&gt;&lt;year&gt;2012&lt;/year&gt;&lt;/dates&gt;&lt;urls&gt;&lt;related-urls&gt;&lt;url&gt;http://www.microsoft.com/presspass/download/features/2012/IDC_Cloud_jobs_White_Paper.pdf&lt;/url&gt;&lt;/related-urls&gt;&lt;/urls&gt;&lt;/record&gt;&lt;/Cite&gt;&lt;Cite&gt;&lt;Year&gt;2011&lt;/Year&gt;&lt;RecNum&gt;3268&lt;/RecNum&gt;&lt;record&gt;&lt;rec-number&gt;3268&lt;/rec-number&gt;&lt;foreign-keys&gt;&lt;key app="EN" db-id="rfx20pr9t5zxtmee0xn5fwzbxvw0r9vz2tee"&gt;3268&lt;/key&gt;&lt;/foreign-keys&gt;&lt;ref-type name="Web Page"&gt;12&lt;/ref-type&gt;&lt;contributors&gt;&lt;/contributors&gt;&lt;titles&gt;&lt;title&gt;Cloud Computing to Bring 2.4 Million New Jobs in Europe by 2015&lt;/title&gt;&lt;/titles&gt;&lt;volume&gt;2011&lt;/volume&gt;&lt;number&gt;March 6&lt;/number&gt;&lt;dates&gt;&lt;year&gt;2011&lt;/year&gt;&lt;/dates&gt;&lt;urls&gt;&lt;related-urls&gt;&lt;url&gt;http://www.eweek.com/c/a/Cloud-Computing/Cloud-Computing-to-Bring-24-Million-New-Jobs-in-Europe-by-2015-108084/&lt;/url&gt;&lt;/related-urls&gt;&lt;/urls&gt;&lt;/record&gt;&lt;/Cite&gt;&lt;/EndNote&gt;</w:instrText>
      </w:r>
      <w:r w:rsidR="00BB5AB9">
        <w:fldChar w:fldCharType="separate"/>
      </w:r>
      <w:r w:rsidR="00BB5AB9">
        <w:rPr>
          <w:noProof/>
        </w:rPr>
        <w:t>[</w:t>
      </w:r>
      <w:hyperlink w:anchor="_ENREF_2" w:tooltip="IDC, 2012 #4573" w:history="1">
        <w:r w:rsidR="00A732A0">
          <w:rPr>
            <w:noProof/>
          </w:rPr>
          <w:t>2</w:t>
        </w:r>
      </w:hyperlink>
      <w:r w:rsidR="00BB5AB9">
        <w:rPr>
          <w:noProof/>
        </w:rPr>
        <w:t xml:space="preserve">, </w:t>
      </w:r>
      <w:hyperlink w:anchor="_ENREF_3" w:tooltip=", 2011 #3268" w:history="1">
        <w:r w:rsidR="00A732A0">
          <w:rPr>
            <w:noProof/>
          </w:rPr>
          <w:t>3</w:t>
        </w:r>
      </w:hyperlink>
      <w:r w:rsidR="00BB5AB9">
        <w:rPr>
          <w:noProof/>
        </w:rPr>
        <w:t>]</w:t>
      </w:r>
      <w:r w:rsidR="00BB5AB9">
        <w:fldChar w:fldCharType="end"/>
      </w:r>
      <w:r w:rsidR="00BB5AB9" w:rsidRPr="00BB5AB9">
        <w:t xml:space="preserve"> </w:t>
      </w:r>
      <w:r w:rsidR="00D91156">
        <w:t>and/or “Data Science”</w:t>
      </w:r>
      <w:r w:rsidR="00BB5AB9" w:rsidRPr="00BB5AB9">
        <w:t xml:space="preserve"> </w:t>
      </w:r>
      <w:r w:rsidR="00BB5AB9">
        <w:fldChar w:fldCharType="begin"/>
      </w:r>
      <w:r w:rsidR="00BB5AB9">
        <w:instrText xml:space="preserve"> ADDIN EN.CITE &lt;EndNote&gt;&lt;Cite&gt;&lt;Author&gt;James Manyika&lt;/Author&gt;&lt;Year&gt;2011&lt;/Year&gt;&lt;RecNum&gt;4703&lt;/RecNum&gt;&lt;DisplayText&gt;[4]&lt;/DisplayText&gt;&lt;record&gt;&lt;rec-number&gt;4703&lt;/rec-number&gt;&lt;foreign-keys&gt;&lt;key app="EN" db-id="rfx20pr9t5zxtmee0xn5fwzbxvw0r9vz2tee"&gt;4703&lt;/key&gt;&lt;/foreign-keys&gt;&lt;ref-type name="Web Page"&gt;12&lt;/ref-type&gt;&lt;contributors&gt;&lt;authors&gt;&lt;author&gt;James Manyika, &lt;/author&gt;&lt;author&gt;Michael Chui, &lt;/author&gt;&lt;author&gt;Brad Brown, &lt;/author&gt;&lt;author&gt;Jacques Bughin,&lt;/author&gt;&lt;author&gt; Richard Dobbs, &lt;/author&gt;&lt;author&gt;Charles Roxburgh, &lt;/author&gt;&lt;author&gt;Angela Hung Byers&lt;/author&gt;&lt;/authors&gt;&lt;/contributors&gt;&lt;titles&gt;&lt;title&gt;Big data: The next frontier for innovation, competition, and productivity&lt;/title&gt;&lt;/titles&gt;&lt;pages&gt;McKinsey Global Institute&lt;/pages&gt;&lt;volume&gt;2012&lt;/volume&gt;&lt;number&gt;August 23&lt;/number&gt;&lt;dates&gt;&lt;year&gt;2011&lt;/year&gt;&lt;/dates&gt;&lt;urls&gt;&lt;related-urls&gt;&lt;url&gt;http://www.mckinsey.com/insights/mgi/research/technology_and_innovation/big_data_the_next_frontier_for_innovation&lt;/url&gt;&lt;/related-urls&gt;&lt;/urls&gt;&lt;/record&gt;&lt;/Cite&gt;&lt;/EndNote&gt;</w:instrText>
      </w:r>
      <w:r w:rsidR="00BB5AB9">
        <w:fldChar w:fldCharType="separate"/>
      </w:r>
      <w:r w:rsidR="00BB5AB9">
        <w:rPr>
          <w:noProof/>
        </w:rPr>
        <w:t>[</w:t>
      </w:r>
      <w:hyperlink w:anchor="_ENREF_4" w:tooltip="James Manyika, 2011 #4703" w:history="1">
        <w:r w:rsidR="00A732A0">
          <w:rPr>
            <w:noProof/>
          </w:rPr>
          <w:t>4</w:t>
        </w:r>
      </w:hyperlink>
      <w:r w:rsidR="00BB5AB9">
        <w:rPr>
          <w:noProof/>
        </w:rPr>
        <w:t>]</w:t>
      </w:r>
      <w:r w:rsidR="00BB5AB9">
        <w:fldChar w:fldCharType="end"/>
      </w:r>
      <w:r w:rsidR="00BB5AB9">
        <w:t xml:space="preserve"> </w:t>
      </w:r>
      <w:r w:rsidR="00D91156">
        <w:t>are attractive as both area ar</w:t>
      </w:r>
      <w:r w:rsidR="00BB5AB9">
        <w:t>e predicted to generate several million</w:t>
      </w:r>
      <w:r w:rsidR="00D91156">
        <w:t xml:space="preserve"> jobs and not find the needed skills. Finally </w:t>
      </w:r>
      <w:r w:rsidR="00CD2719">
        <w:t xml:space="preserve">the need for </w:t>
      </w:r>
      <w:r w:rsidR="00D91156">
        <w:t>data analytics links old (</w:t>
      </w:r>
      <w:r w:rsidR="00CD2719">
        <w:t xml:space="preserve">e.g. </w:t>
      </w:r>
      <w:r w:rsidR="00D91156">
        <w:t xml:space="preserve">finance, </w:t>
      </w:r>
      <w:r w:rsidR="00CD2719">
        <w:t>r</w:t>
      </w:r>
      <w:r w:rsidR="00D91156">
        <w:t xml:space="preserve">etail) </w:t>
      </w:r>
      <w:r w:rsidR="00CD2719">
        <w:t xml:space="preserve">business </w:t>
      </w:r>
      <w:r w:rsidR="00D91156">
        <w:t xml:space="preserve">and new (Web 2.0) business </w:t>
      </w:r>
      <w:r w:rsidR="00CD2719">
        <w:t>with</w:t>
      </w:r>
      <w:r w:rsidR="00D92985">
        <w:t xml:space="preserve"> science.</w:t>
      </w:r>
    </w:p>
    <w:p w:rsidR="00F70330" w:rsidRDefault="00BE0077" w:rsidP="00D40207">
      <w:r w:rsidRPr="001A4C3F">
        <w:rPr>
          <w:b/>
        </w:rPr>
        <w:t xml:space="preserve">Clouds </w:t>
      </w:r>
      <w:r>
        <w:t xml:space="preserve">have many interesting characteristics including on-demand service, </w:t>
      </w:r>
      <w:r w:rsidR="00D40207">
        <w:t xml:space="preserve">measured service, </w:t>
      </w:r>
      <w:r>
        <w:t xml:space="preserve">scalable elastic service, broad </w:t>
      </w:r>
      <w:r w:rsidR="00D40207">
        <w:t xml:space="preserve">any-time any-where </w:t>
      </w:r>
      <w:r>
        <w:t xml:space="preserve">network access, pooling of resources leading to </w:t>
      </w:r>
      <w:r w:rsidR="00D40207">
        <w:t xml:space="preserve">economies of scale in performance and electrical power (Green IT). These correspond to Infrastructure as a Service but there are also powerful new software models corresponding to Platform as a Service that are also important. We will see examples such as cloud support of sensors (lightweight clients) where IaaS with broad access drives cloud data analysis and others where novel MapReduce algorithms (i.e. </w:t>
      </w:r>
      <w:proofErr w:type="spellStart"/>
      <w:r w:rsidR="00D40207">
        <w:t>PaaS</w:t>
      </w:r>
      <w:proofErr w:type="spellEnd"/>
      <w:r w:rsidR="00D40207">
        <w:t xml:space="preserve">) are most important. </w:t>
      </w:r>
      <w:r w:rsidR="001527D2">
        <w:t>Areas like genomics are driven both by the need for the most effective computing combined with interest in new programming models like MapReduce</w:t>
      </w:r>
      <w:r w:rsidR="00BB5AB9">
        <w:fldChar w:fldCharType="begin"/>
      </w:r>
      <w:r w:rsidR="00BB5AB9">
        <w:instrText xml:space="preserve"> ADDIN EN.CITE &lt;EndNote&gt;&lt;Cite&gt;&lt;Author&gt;Jeffrey Dean&lt;/Author&gt;&lt;Year&gt;2008&lt;/Year&gt;&lt;RecNum&gt;2421&lt;/RecNum&gt;&lt;DisplayText&gt;[5]&lt;/DisplayText&gt;&lt;record&gt;&lt;rec-number&gt;2421&lt;/rec-number&gt;&lt;foreign-keys&gt;&lt;key app="EN" db-id="rfx20pr9t5zxtmee0xn5fwzbxvw0r9vz2tee"&gt;2421&lt;/key&gt;&lt;key app="ENWeb" db-id="S3XF@wrtqgYAACB9Pr4"&gt;3598&lt;/key&gt;&lt;/foreign-keys&gt;&lt;ref-type name="Journal Article"&gt;17&lt;/ref-type&gt;&lt;contributors&gt;&lt;authors&gt;&lt;author&gt;Jeffrey Dean,&lt;/author&gt;&lt;author&gt;Sanjay Ghemawat, &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electronic-resource-num&gt;http://doi.acm.org/10.1145/1327452.1327492&lt;/electronic-resource-num&gt;&lt;/record&gt;&lt;/Cite&gt;&lt;/EndNote&gt;</w:instrText>
      </w:r>
      <w:r w:rsidR="00BB5AB9">
        <w:fldChar w:fldCharType="separate"/>
      </w:r>
      <w:r w:rsidR="00BB5AB9">
        <w:rPr>
          <w:noProof/>
        </w:rPr>
        <w:t>[</w:t>
      </w:r>
      <w:hyperlink w:anchor="_ENREF_5" w:tooltip="Jeffrey Dean, 2008 #2421" w:history="1">
        <w:r w:rsidR="00A732A0">
          <w:rPr>
            <w:noProof/>
          </w:rPr>
          <w:t>5</w:t>
        </w:r>
      </w:hyperlink>
      <w:r w:rsidR="00BB5AB9">
        <w:rPr>
          <w:noProof/>
        </w:rPr>
        <w:t>]</w:t>
      </w:r>
      <w:r w:rsidR="00BB5AB9">
        <w:fldChar w:fldCharType="end"/>
      </w:r>
      <w:r w:rsidR="001527D2">
        <w:t xml:space="preserve">. The most visible and major data intensive area – analysis of LHC data from CERN – could use clouds </w:t>
      </w:r>
      <w:r w:rsidR="00F70330">
        <w:t xml:space="preserve">(as can typical high throughput computing loads) </w:t>
      </w:r>
      <w:r w:rsidR="001527D2">
        <w:t xml:space="preserve">but they have an effective operational grid solution. </w:t>
      </w:r>
    </w:p>
    <w:p w:rsidR="00D40207" w:rsidRDefault="00DA745E" w:rsidP="00D40207">
      <w:r>
        <w:t xml:space="preserve">Simulations have been explored on clouds but traditional super computers are typically required to get good performance on large highly parallel jobs. Clouds are currently only clearly </w:t>
      </w:r>
      <w:r w:rsidR="004E1B8B">
        <w:t xml:space="preserve">get good performance </w:t>
      </w:r>
      <w:r w:rsidR="00F70330">
        <w:t>on “</w:t>
      </w:r>
      <w:r>
        <w:t>bag</w:t>
      </w:r>
      <w:r w:rsidR="004E1B8B">
        <w:t>s</w:t>
      </w:r>
      <w:r>
        <w:t xml:space="preserve"> of simulation tasks”</w:t>
      </w:r>
      <w:r w:rsidR="004E1B8B">
        <w:t xml:space="preserve"> with many small jobs that are not individually sensitive to synchronization costs.  Synchronization costs are highe</w:t>
      </w:r>
      <w:r w:rsidR="00F70330">
        <w:t>r in clouds as virtualization leads to overheads both from software costs and difficulties in preserving locality. Thus we get classic HPC systems now moving inevitably to Exascale as likely to remain a critical part of the computing Cyberinfrastructure.</w:t>
      </w:r>
    </w:p>
    <w:p w:rsidR="00F70330" w:rsidRDefault="00944148" w:rsidP="00D40207">
      <w:r>
        <w:t>The above analysis suggests a “</w:t>
      </w:r>
      <w:proofErr w:type="spellStart"/>
      <w:r>
        <w:t>Clouds+Exascale</w:t>
      </w:r>
      <w:proofErr w:type="spellEnd"/>
      <w:r>
        <w:t>” Cyberinfrastructure scenario and in next section we ask how data intensive applications map into this ecosystem</w:t>
      </w:r>
      <w:r w:rsidR="003B4233">
        <w:t>.</w:t>
      </w:r>
    </w:p>
    <w:p w:rsidR="003B4233" w:rsidRDefault="003B4233" w:rsidP="00D40207"/>
    <w:p w:rsidR="00A24321" w:rsidRDefault="00A24321" w:rsidP="00A24321">
      <w:pPr>
        <w:pStyle w:val="Heading1"/>
      </w:pPr>
      <w:r>
        <w:t>Example Applications</w:t>
      </w:r>
    </w:p>
    <w:p w:rsidR="00A24321" w:rsidRDefault="003B4233" w:rsidP="00A24321">
      <w:r>
        <w:t>Previously we have used the MapReduce paradigm to classify parallel applications into four major groups</w:t>
      </w:r>
      <w:r w:rsidR="00024BF7">
        <w:rPr>
          <w:sz w:val="18"/>
          <w:szCs w:val="18"/>
        </w:rPr>
        <w:t xml:space="preserve"> </w:t>
      </w:r>
      <w:r w:rsidR="00024BF7" w:rsidRPr="00690F35">
        <w:rPr>
          <w:sz w:val="18"/>
          <w:szCs w:val="18"/>
        </w:rPr>
        <w:fldChar w:fldCharType="begin">
          <w:fldData xml:space="preserve">PEVuZE5vdGU+PENpdGU+PEF1dGhvcj5Gb3g8L0F1dGhvcj48WWVhcj4xOTk0PC9ZZWFyPjxSZWNO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</w:fldData>
        </w:fldChar>
      </w:r>
      <w:r w:rsidR="00024BF7">
        <w:rPr>
          <w:sz w:val="18"/>
          <w:szCs w:val="18"/>
        </w:rPr>
        <w:instrText xml:space="preserve"> ADDIN EN.CITE </w:instrText>
      </w:r>
      <w:r w:rsidR="00024BF7">
        <w:rPr>
          <w:sz w:val="18"/>
          <w:szCs w:val="18"/>
        </w:rPr>
        <w:fldChar w:fldCharType="begin">
          <w:fldData xml:space="preserve">PEVuZE5vdGU+PENpdGU+PEF1dGhvcj5Gb3g8L0F1dGhvcj48WWVhcj4xOTk0PC9ZZWFyPjxSZWNO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</w:fldData>
        </w:fldChar>
      </w:r>
      <w:r w:rsidR="00024BF7">
        <w:rPr>
          <w:sz w:val="18"/>
          <w:szCs w:val="18"/>
        </w:rPr>
        <w:instrText xml:space="preserve"> ADDIN EN.CITE.DATA </w:instrText>
      </w:r>
      <w:r w:rsidR="00024BF7">
        <w:rPr>
          <w:sz w:val="18"/>
          <w:szCs w:val="18"/>
        </w:rPr>
      </w:r>
      <w:r w:rsidR="00024BF7">
        <w:rPr>
          <w:sz w:val="18"/>
          <w:szCs w:val="18"/>
        </w:rPr>
        <w:fldChar w:fldCharType="end"/>
      </w:r>
      <w:r w:rsidR="00024BF7" w:rsidRPr="00690F35">
        <w:rPr>
          <w:sz w:val="18"/>
          <w:szCs w:val="18"/>
        </w:rPr>
      </w:r>
      <w:r w:rsidR="00024BF7" w:rsidRPr="00690F35">
        <w:rPr>
          <w:sz w:val="18"/>
          <w:szCs w:val="18"/>
        </w:rPr>
        <w:fldChar w:fldCharType="separate"/>
      </w:r>
      <w:r w:rsidR="00024BF7">
        <w:rPr>
          <w:noProof/>
          <w:sz w:val="18"/>
          <w:szCs w:val="18"/>
        </w:rPr>
        <w:t>[</w:t>
      </w:r>
      <w:hyperlink w:anchor="_ENREF_6" w:tooltip="Fox, 1994 #2487" w:history="1">
        <w:r w:rsidR="00A732A0">
          <w:rPr>
            <w:noProof/>
            <w:sz w:val="18"/>
            <w:szCs w:val="18"/>
          </w:rPr>
          <w:t>6-9</w:t>
        </w:r>
      </w:hyperlink>
      <w:r w:rsidR="00024BF7">
        <w:rPr>
          <w:noProof/>
          <w:sz w:val="18"/>
          <w:szCs w:val="18"/>
        </w:rPr>
        <w:t>]</w:t>
      </w:r>
      <w:r w:rsidR="00024BF7" w:rsidRPr="00690F35">
        <w:rPr>
          <w:sz w:val="18"/>
          <w:szCs w:val="18"/>
        </w:rPr>
        <w:fldChar w:fldCharType="end"/>
      </w:r>
      <w:proofErr w:type="gramStart"/>
      <w:r w:rsidR="00024BF7" w:rsidRPr="00690F35">
        <w:rPr>
          <w:sz w:val="18"/>
          <w:szCs w:val="18"/>
        </w:rPr>
        <w:t>.</w:t>
      </w:r>
      <w:r>
        <w:t>.</w:t>
      </w:r>
      <w:proofErr w:type="gramEnd"/>
    </w:p>
    <w:p w:rsidR="003B4233" w:rsidRDefault="003B4233" w:rsidP="00A24321">
      <w:r w:rsidRPr="007B239E">
        <w:rPr>
          <w:b/>
        </w:rPr>
        <w:t>Map-only applications</w:t>
      </w:r>
      <w:r>
        <w:t xml:space="preserve"> are bags of independent tasks </w:t>
      </w:r>
      <w:r w:rsidR="00036DA2">
        <w:t>and clearly are suitable for clouds. This pleasingly parallel case includes not only LHC and similar science analysis but also support of the “Internet of Things” (</w:t>
      </w:r>
      <w:proofErr w:type="spellStart"/>
      <w:r w:rsidR="00036DA2">
        <w:t>IoT</w:t>
      </w:r>
      <w:proofErr w:type="spellEnd"/>
      <w:r w:rsidR="00036DA2">
        <w:t xml:space="preserve">) </w:t>
      </w:r>
      <w:r w:rsidR="00024BF7">
        <w:t xml:space="preserve"> </w:t>
      </w:r>
      <w:r w:rsidR="00024BF7">
        <w:fldChar w:fldCharType="begin"/>
      </w:r>
      <w:r w:rsidR="00024BF7">
        <w:instrText xml:space="preserve"> ADDIN EN.CITE &lt;EndNote&gt;&lt;Cite&gt;&lt;Author&gt;Kai Hwang&lt;/Author&gt;&lt;Year&gt;2011&lt;/Year&gt;&lt;RecNum&gt;3353&lt;/RecNum&gt;&lt;DisplayText&gt;[10]&lt;/DisplayText&gt;&lt;record&gt;&lt;rec-number&gt;3353&lt;/rec-number&gt;&lt;foreign-keys&gt;&lt;key app="EN" db-id="rfx20pr9t5zxtmee0xn5fwzbxvw0r9vz2tee"&gt;3353&lt;/key&gt;&lt;/foreign-keys&gt;&lt;ref-type name="Book"&gt;6&lt;/ref-type&gt;&lt;contributors&gt;&lt;authors&gt;&lt;author&gt;Kai Hwang,&lt;/author&gt;&lt;author&gt;Geoffrey Fox,&lt;/author&gt;&lt;author&gt;Jack Dongarra,&lt;/author&gt;&lt;/authors&gt;&lt;/contributors&gt;&lt;titles&gt;&lt;title&gt;Distributed and Cloud Computing : from Parallel Processing to The Internet of Things&lt;/title&gt;&lt;/titles&gt;&lt;dates&gt;&lt;year&gt;2011&lt;/year&gt;&lt;/dates&gt;&lt;publisher&gt;Morgan Kaufmann Publishers&lt;/publisher&gt;&lt;urls&gt;&lt;/urls&gt;&lt;/record&gt;&lt;/Cite&gt;&lt;/EndNote&gt;</w:instrText>
      </w:r>
      <w:r w:rsidR="00024BF7">
        <w:fldChar w:fldCharType="separate"/>
      </w:r>
      <w:r w:rsidR="00024BF7">
        <w:rPr>
          <w:noProof/>
        </w:rPr>
        <w:t>[</w:t>
      </w:r>
      <w:hyperlink w:anchor="_ENREF_10" w:tooltip="Kai Hwang, 2011 #3353" w:history="1">
        <w:r w:rsidR="00A732A0">
          <w:rPr>
            <w:noProof/>
          </w:rPr>
          <w:t>10</w:t>
        </w:r>
      </w:hyperlink>
      <w:r w:rsidR="00024BF7">
        <w:rPr>
          <w:noProof/>
        </w:rPr>
        <w:t>]</w:t>
      </w:r>
      <w:r w:rsidR="00024BF7">
        <w:fldChar w:fldCharType="end"/>
      </w:r>
      <w:r w:rsidR="00024BF7">
        <w:t xml:space="preserve"> </w:t>
      </w:r>
      <w:r w:rsidR="00036DA2">
        <w:t xml:space="preserve">where each of the world’s distributed devices (including smart phones) is </w:t>
      </w:r>
      <w:proofErr w:type="spellStart"/>
      <w:r w:rsidR="00036DA2">
        <w:t>backended</w:t>
      </w:r>
      <w:proofErr w:type="spellEnd"/>
      <w:r w:rsidR="00036DA2">
        <w:t xml:space="preserve"> by the cloud. The </w:t>
      </w:r>
      <w:proofErr w:type="spellStart"/>
      <w:r w:rsidR="00036DA2">
        <w:t>IoT</w:t>
      </w:r>
      <w:proofErr w:type="spellEnd"/>
      <w:r w:rsidR="00036DA2">
        <w:t xml:space="preserve"> is forecast to grow to 24 billion devices on the Internet by 2020. Robots </w:t>
      </w:r>
      <w:r w:rsidR="00036DA2">
        <w:lastRenderedPageBreak/>
        <w:t xml:space="preserve">are important sub-class of the </w:t>
      </w:r>
      <w:proofErr w:type="spellStart"/>
      <w:r w:rsidR="00036DA2">
        <w:t>IoT</w:t>
      </w:r>
      <w:proofErr w:type="spellEnd"/>
      <w:r w:rsidR="00036DA2">
        <w:t xml:space="preserve"> and cloud-backed robotics is very promising. The map-only case included “the long tail of science” (or indeed the “the long tail of most things”)</w:t>
      </w:r>
      <w:r w:rsidR="005D04E0">
        <w:t xml:space="preserve"> where one has parallelism over users each running smallish jobs that run effectively on clouds.</w:t>
      </w:r>
    </w:p>
    <w:p w:rsidR="005D04E0" w:rsidRDefault="005D04E0" w:rsidP="00A24321">
      <w:r w:rsidRPr="007B239E">
        <w:rPr>
          <w:b/>
        </w:rPr>
        <w:t>MapReduce</w:t>
      </w:r>
      <w:r>
        <w:t xml:space="preserve"> jobs consist of independent maps and reducers with communication between tasks happening at the link between Map and Reduce. These of course cover many “Life-style Informatics” applications such as those used in the social media and search industries. Clouds can support this problem class well.</w:t>
      </w:r>
      <w:r w:rsidR="008340B4">
        <w:t xml:space="preserve"> There are some scientific applications of this class including for example basic statistical analysis (such as </w:t>
      </w:r>
      <w:proofErr w:type="gramStart"/>
      <w:r w:rsidR="008340B4">
        <w:t>histogramming )</w:t>
      </w:r>
      <w:proofErr w:type="gramEnd"/>
      <w:r w:rsidR="008340B4">
        <w:t xml:space="preserve"> common for example at final stage of LHC analysis.</w:t>
      </w:r>
    </w:p>
    <w:p w:rsidR="005D04E0" w:rsidRDefault="005D04E0" w:rsidP="00A24321">
      <w:r w:rsidRPr="007B239E">
        <w:rPr>
          <w:b/>
        </w:rPr>
        <w:t>Classic MPI</w:t>
      </w:r>
      <w:r>
        <w:t xml:space="preserve"> jobs are those identified for supercomputers above and typically involve many small size point to point messages. This class is target of HPC systems and </w:t>
      </w:r>
      <w:r w:rsidR="008340B4">
        <w:t>the domain of “Exascale” component of the computing ecosystem.</w:t>
      </w:r>
    </w:p>
    <w:p w:rsidR="008340B4" w:rsidRDefault="008340B4" w:rsidP="00A24321">
      <w:r>
        <w:t xml:space="preserve">The final category has been called </w:t>
      </w:r>
      <w:r w:rsidRPr="007B239E">
        <w:rPr>
          <w:b/>
        </w:rPr>
        <w:t>Iterative MapReduce</w:t>
      </w:r>
      <w:r>
        <w:t xml:space="preserve"> </w:t>
      </w:r>
      <w:r w:rsidR="00024BF7">
        <w:fldChar w:fldCharType="begin">
          <w:fldData xml:space="preserve">PEVuZE5vdGU+PENpdGU+PEF1dGhvcj5UaGlsaW5hIEd1bmFyYXRobmU8L0F1dGhvcj48WWVhcj4y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</w:fldData>
        </w:fldChar>
      </w:r>
      <w:r w:rsidR="00024BF7">
        <w:instrText xml:space="preserve"> ADDIN EN.CITE </w:instrText>
      </w:r>
      <w:r w:rsidR="00024BF7">
        <w:fldChar w:fldCharType="begin">
          <w:fldData xml:space="preserve">PEVuZE5vdGU+PENpdGU+PEF1dGhvcj5UaGlsaW5hIEd1bmFyYXRobmU8L0F1dGhvcj48WWVhcj4y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</w:fldData>
        </w:fldChar>
      </w:r>
      <w:r w:rsidR="00024BF7">
        <w:instrText xml:space="preserve"> ADDIN EN.CITE.DATA </w:instrText>
      </w:r>
      <w:r w:rsidR="00024BF7">
        <w:fldChar w:fldCharType="end"/>
      </w:r>
      <w:r w:rsidR="00024BF7">
        <w:fldChar w:fldCharType="separate"/>
      </w:r>
      <w:r w:rsidR="00024BF7">
        <w:rPr>
          <w:noProof/>
        </w:rPr>
        <w:t>[</w:t>
      </w:r>
      <w:hyperlink w:anchor="_ENREF_11" w:tooltip="Thilina Gunarathne, 2012 #4583" w:history="1">
        <w:r w:rsidR="00A732A0">
          <w:rPr>
            <w:noProof/>
          </w:rPr>
          <w:t>11-16</w:t>
        </w:r>
      </w:hyperlink>
      <w:r w:rsidR="00024BF7">
        <w:rPr>
          <w:noProof/>
        </w:rPr>
        <w:t>]</w:t>
      </w:r>
      <w:r w:rsidR="00024BF7">
        <w:fldChar w:fldCharType="end"/>
      </w:r>
      <w:r w:rsidR="00024BF7">
        <w:t xml:space="preserve"> </w:t>
      </w:r>
      <w:r>
        <w:t>and is very clear in many data analysis applications. Many data analytics algorithm involve linear algebra at their core where the parallelism is well understood. These do not have the geometric paralleli</w:t>
      </w:r>
      <w:r w:rsidR="007B239E">
        <w:t>sm of simulations but rather that of matrix rows, columns or blocks. Correspondingly we do not get many small messages but large reduction of broadcast (multicast) messages that are not as sensitive to latency overheads that are important for MPI structure of particle dynamics or partial differential equation solvers. Thus clouds are an interesting architecture and one can introduce a “Map Collective” programming abstraction that can be supported by either MPI or iterative versions of MapReduce.</w:t>
      </w:r>
    </w:p>
    <w:p w:rsidR="007B239E" w:rsidRPr="00A24321" w:rsidRDefault="007B239E" w:rsidP="00A24321">
      <w:r>
        <w:t xml:space="preserve">Supporting the three categories suitable of clouds has important issues including especially the data architecture where one needs to move the computing to the data which is typically not easy in today’s HPC or cloud environments. We discussed this </w:t>
      </w:r>
      <w:r w:rsidR="00BC77D6">
        <w:t>in a previous note. In the last section we discuss a missing component that must be addressed.</w:t>
      </w:r>
    </w:p>
    <w:p w:rsidR="00CA5869" w:rsidRPr="00AA20E9" w:rsidRDefault="00BC77D6" w:rsidP="00A24321">
      <w:pPr>
        <w:pStyle w:val="Heading1"/>
      </w:pPr>
      <w:r>
        <w:t>Data Analytics</w:t>
      </w:r>
      <w:r w:rsidR="00A24321">
        <w:t xml:space="preserve"> Libraries</w:t>
      </w:r>
    </w:p>
    <w:p w:rsidR="00BF6B93" w:rsidRDefault="003D57F5" w:rsidP="00A24321">
      <w:r>
        <w:rPr>
          <w:noProof/>
        </w:rPr>
        <mc:AlternateContent>
          <mc:Choice Requires="wpg">
            <w:drawing>
              <wp:anchor distT="0" distB="0" distL="114300" distR="114300" simplePos="0" relativeHeight="251661312" behindDoc="0" locked="0" layoutInCell="1" allowOverlap="1" wp14:anchorId="4C728801" wp14:editId="60D85AF0">
                <wp:simplePos x="0" y="0"/>
                <wp:positionH relativeFrom="column">
                  <wp:posOffset>53340</wp:posOffset>
                </wp:positionH>
                <wp:positionV relativeFrom="paragraph">
                  <wp:posOffset>160655</wp:posOffset>
                </wp:positionV>
                <wp:extent cx="3977640" cy="3236595"/>
                <wp:effectExtent l="0" t="0" r="3810" b="1905"/>
                <wp:wrapTight wrapText="bothSides">
                  <wp:wrapPolygon edited="0">
                    <wp:start x="0" y="0"/>
                    <wp:lineTo x="0" y="21486"/>
                    <wp:lineTo x="21000" y="21486"/>
                    <wp:lineTo x="21517" y="20596"/>
                    <wp:lineTo x="21517" y="0"/>
                    <wp:lineTo x="0" y="0"/>
                  </wp:wrapPolygon>
                </wp:wrapTight>
                <wp:docPr id="5" name="Group 5"/>
                <wp:cNvGraphicFramePr/>
                <a:graphic xmlns:a="http://schemas.openxmlformats.org/drawingml/2006/main">
                  <a:graphicData uri="http://schemas.microsoft.com/office/word/2010/wordprocessingGroup">
                    <wpg:wgp>
                      <wpg:cNvGrpSpPr/>
                      <wpg:grpSpPr>
                        <a:xfrm>
                          <a:off x="0" y="0"/>
                          <a:ext cx="3977640" cy="3236595"/>
                          <a:chOff x="0" y="0"/>
                          <a:chExt cx="3977640" cy="3238500"/>
                        </a:xfrm>
                      </wpg:grpSpPr>
                      <pic:pic xmlns:pic="http://schemas.openxmlformats.org/drawingml/2006/picture">
                        <pic:nvPicPr>
                          <pic:cNvPr id="3" name="Picture 3" descr="C:\Users\Geoffrey Fox\Desktop\Untitled.png"/>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77640" cy="3093719"/>
                          </a:xfrm>
                          <a:prstGeom prst="rect">
                            <a:avLst/>
                          </a:prstGeom>
                          <a:noFill/>
                          <a:ln>
                            <a:noFill/>
                          </a:ln>
                        </pic:spPr>
                      </pic:pic>
                      <wps:wsp>
                        <wps:cNvPr id="2" name="Text Box 2"/>
                        <wps:cNvSpPr txBox="1"/>
                        <wps:spPr>
                          <a:xfrm>
                            <a:off x="0" y="2994660"/>
                            <a:ext cx="3848100" cy="2438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B17A5" w:rsidRDefault="002B17A5" w:rsidP="002B17A5">
                              <w:pPr>
                                <w:pStyle w:val="Caption"/>
                              </w:pPr>
                              <w:r>
                                <w:t>Figure 1: A Data Analytics Architecture with abstra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5" o:spid="_x0000_s1026" style="position:absolute;left:0;text-align:left;margin-left:4.2pt;margin-top:12.65pt;width:313.2pt;height:254.85pt;z-index:251661312;mso-height-relative:margin" coordsize="39776,32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">
                <v:shape id="Picture 3" o:spid="_x0000_s1027" type="#_x0000_t75" style="position:absolute;width:39776;height:309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AGGk7DAAAA2gAAAA8AAABkcnMvZG93bnJldi54bWxEj0trwzAQhO+B/Aexgd4SuS00wbUcSqEl&#10;p0CdB+S2WOtXrZVtqbH776tCIMdhZr5hku1kWnGlwdWWFTyuIhDEudU1lwqOh4/lBoTzyBpby6Tg&#10;lxxs0/kswVjbkb/omvlSBAi7GBVU3nexlC6vyKBb2Y44eIUdDPogh1LqAccAN618iqIXabDmsFBh&#10;R+8V5d/Zj1FQ9GvXXHa5bE77PtuMeO7b/adSD4vp7RWEp8nfw7f2Tit4hv8r4QbI9A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AYaTsMAAADaAAAADwAAAAAAAAAAAAAAAACf&#10;AgAAZHJzL2Rvd25yZXYueG1sUEsFBgAAAAAEAAQA9wAAAI8DAAAAAA==&#10;">
                  <v:imagedata r:id="rId9" o:title="Untitled"/>
                  <v:path arrowok="t"/>
                </v:shape>
                <v:shapetype id="_x0000_t202" coordsize="21600,21600" o:spt="202" path="m,l,21600r21600,l21600,xe">
                  <v:stroke joinstyle="miter"/>
                  <v:path gradientshapeok="t" o:connecttype="rect"/>
                </v:shapetype>
                <v:shape id="Text Box 2" o:spid="_x0000_s1028" type="#_x0000_t202" style="position:absolute;top:29946;width:38481;height:24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Q6DsUA&#10;AADaAAAADwAAAGRycy9kb3ducmV2LnhtbESPT2vCQBTE74LfYXlCL1I3KtUSXUXE/qG3Jq3i7ZF9&#10;JsHs25DdJum37xYEj8PM/IZZb3tTiZYaV1pWMJ1EIIgzq0vOFXylL4/PIJxH1lhZJgW/5GC7GQ7W&#10;GGvb8Se1ic9FgLCLUUHhfR1L6bKCDLqJrYmDd7GNQR9kk0vdYBfgppKzKFpIgyWHhQJr2heUXZMf&#10;o+A8zk8frn/97uZP8/rw1qbLo06Vehj1uxUIT72/h2/td61gBv9Xw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tDoOxQAAANoAAAAPAAAAAAAAAAAAAAAAAJgCAABkcnMv&#10;ZG93bnJldi54bWxQSwUGAAAAAAQABAD1AAAAigMAAAAA&#10;" fillcolor="white [3201]" stroked="f" strokeweight=".5pt">
                  <v:textbox>
                    <w:txbxContent>
                      <w:p w:rsidR="002B17A5" w:rsidRDefault="002B17A5" w:rsidP="002B17A5">
                        <w:pPr>
                          <w:pStyle w:val="Caption"/>
                        </w:pPr>
                        <w:r>
                          <w:t>Figure 1: A Data Analytics Architecture with abstractions</w:t>
                        </w:r>
                      </w:p>
                    </w:txbxContent>
                  </v:textbox>
                </v:shape>
                <w10:wrap type="tight"/>
              </v:group>
            </w:pict>
          </mc:Fallback>
        </mc:AlternateContent>
      </w:r>
      <w:r w:rsidR="004B599A" w:rsidRPr="004B599A">
        <w:t xml:space="preserve"> </w:t>
      </w:r>
      <w:r w:rsidR="00EE7082" w:rsidRPr="00CA5869">
        <w:t xml:space="preserve">Here we </w:t>
      </w:r>
      <w:r w:rsidR="00BC77D6">
        <w:t>note</w:t>
      </w:r>
      <w:r w:rsidR="00E86651" w:rsidRPr="00CA5869">
        <w:t xml:space="preserve"> </w:t>
      </w:r>
      <w:r w:rsidR="00EE7082" w:rsidRPr="00CA5869">
        <w:t>th</w:t>
      </w:r>
      <w:r w:rsidR="00BC77D6">
        <w:t>at in the</w:t>
      </w:r>
      <w:r w:rsidR="00EE7082" w:rsidRPr="00CA5869">
        <w:t xml:space="preserve"> hugely successful but largely </w:t>
      </w:r>
      <w:r w:rsidR="00E86651" w:rsidRPr="00CA5869">
        <w:t>simulation</w:t>
      </w:r>
      <w:r w:rsidR="00E86651">
        <w:t>-</w:t>
      </w:r>
      <w:r w:rsidR="00EE7082" w:rsidRPr="00CA5869">
        <w:t>oriented HPCC activities starting around 1990</w:t>
      </w:r>
      <w:r w:rsidR="00E86651">
        <w:t xml:space="preserve">, </w:t>
      </w:r>
      <w:r w:rsidR="00DA41DA">
        <w:t>an</w:t>
      </w:r>
      <w:r w:rsidR="00DA41DA" w:rsidRPr="00CA5869">
        <w:t xml:space="preserve"> </w:t>
      </w:r>
      <w:r w:rsidR="00EE7082" w:rsidRPr="00CA5869">
        <w:t xml:space="preserve">important activity was the design and construction of core libraries such as </w:t>
      </w:r>
      <w:proofErr w:type="spellStart"/>
      <w:r w:rsidR="00EE7082" w:rsidRPr="00CA5869">
        <w:t>PETSc</w:t>
      </w:r>
      <w:proofErr w:type="spellEnd"/>
      <w:r w:rsidR="00EE7082" w:rsidRPr="00CA5869">
        <w:t xml:space="preserve">, SCALAPACK </w:t>
      </w:r>
      <w:r w:rsidR="006D58E3" w:rsidRPr="00CA5869">
        <w:t>(becoming PLASMA</w:t>
      </w:r>
      <w:r w:rsidR="00BC77D6">
        <w:t xml:space="preserve"> now</w:t>
      </w:r>
      <w:r w:rsidR="00A732A0">
        <w:t xml:space="preserve"> </w:t>
      </w:r>
      <w:r w:rsidR="00A732A0">
        <w:fldChar w:fldCharType="begin"/>
      </w:r>
      <w:r w:rsidR="00A732A0">
        <w:instrText xml:space="preserve"> ADDIN EN.CITE &lt;EndNote&gt;&lt;Cite&gt;&lt;RecNum&gt;4828&lt;/RecNum&gt;&lt;DisplayText&gt;[17]&lt;/DisplayText&gt;&lt;record&gt;&lt;rec-number&gt;4828&lt;/rec-number&gt;&lt;foreign-keys&gt;&lt;key app="EN" db-id="rfx20pr9t5zxtmee0xn5fwzbxvw0r9vz2tee"&gt;4828&lt;/key&gt;&lt;/foreign-keys&gt;&lt;ref-type name="Web Page"&gt;12&lt;/ref-type&gt;&lt;contributors&gt;&lt;/contributors&gt;&lt;titles&gt;&lt;title&gt; Parallel Linear Algebra for Scalable Multi-core Architectures (PLASMA) project&lt;/title&gt;&lt;/titles&gt;&lt;volume&gt;2012&lt;/volume&gt;&lt;number&gt;September 6&lt;/number&gt;&lt;dates&gt;&lt;/dates&gt;&lt;urls&gt;&lt;related-urls&gt;&lt;url&gt;http://icl.cs.utk.edu/plasma/index.html&lt;/url&gt;&lt;/related-urls&gt;&lt;/urls&gt;&lt;/record&gt;&lt;/Cite&gt;&lt;/EndNote&gt;</w:instrText>
      </w:r>
      <w:r w:rsidR="00A732A0">
        <w:fldChar w:fldCharType="separate"/>
      </w:r>
      <w:r w:rsidR="00A732A0">
        <w:rPr>
          <w:noProof/>
        </w:rPr>
        <w:t>[</w:t>
      </w:r>
      <w:hyperlink w:anchor="_ENREF_17" w:tooltip=",  #4828" w:history="1">
        <w:r w:rsidR="00A732A0">
          <w:rPr>
            <w:noProof/>
          </w:rPr>
          <w:t>17</w:t>
        </w:r>
      </w:hyperlink>
      <w:r w:rsidR="00A732A0">
        <w:rPr>
          <w:noProof/>
        </w:rPr>
        <w:t>]</w:t>
      </w:r>
      <w:r w:rsidR="00A732A0">
        <w:fldChar w:fldCharType="end"/>
      </w:r>
      <w:r w:rsidR="006D58E3" w:rsidRPr="00CA5869">
        <w:t xml:space="preserve">) </w:t>
      </w:r>
      <w:r w:rsidR="00EE7082" w:rsidRPr="00CA5869">
        <w:t xml:space="preserve">and underlying technologies such as BLACS and MPI. </w:t>
      </w:r>
      <w:r w:rsidR="00BC77D6">
        <w:t>Data intensive cloud applications</w:t>
      </w:r>
      <w:r w:rsidR="00EE7082" w:rsidRPr="00CA5869">
        <w:t xml:space="preserve"> </w:t>
      </w:r>
      <w:r w:rsidR="00DA41DA">
        <w:t>require</w:t>
      </w:r>
      <w:r w:rsidR="00EE7082" w:rsidRPr="00CA5869">
        <w:t xml:space="preserve"> </w:t>
      </w:r>
      <w:r w:rsidR="00BF6B93">
        <w:t xml:space="preserve">scalable </w:t>
      </w:r>
      <w:r w:rsidR="00EE7082" w:rsidRPr="00CA5869">
        <w:t xml:space="preserve">parallel analysis routines and that these will cross many application areas just as the earlier HPCC libraries enable differential equation solvers and linear algebra across many disciplines. </w:t>
      </w:r>
      <w:r w:rsidR="00DA41DA">
        <w:t>W</w:t>
      </w:r>
      <w:r w:rsidR="00EE7082" w:rsidRPr="00CA5869">
        <w:t xml:space="preserve">e </w:t>
      </w:r>
      <w:r w:rsidR="00DA41DA">
        <w:t xml:space="preserve">further </w:t>
      </w:r>
      <w:r w:rsidR="00EE7082" w:rsidRPr="00CA5869">
        <w:t>expect that reliable data analysis will need new robust algorithms to mimic the oft</w:t>
      </w:r>
      <w:r w:rsidR="00E86651">
        <w:t>-</w:t>
      </w:r>
      <w:r w:rsidR="00EE7082" w:rsidRPr="00CA5869">
        <w:t xml:space="preserve">quoted observation that HPC progress </w:t>
      </w:r>
      <w:r w:rsidR="001556AE">
        <w:t xml:space="preserve">has benefited equally from </w:t>
      </w:r>
      <w:r w:rsidR="00EE7082" w:rsidRPr="00CA5869">
        <w:t xml:space="preserve">Moore’s </w:t>
      </w:r>
      <w:r w:rsidR="00E86651">
        <w:t>L</w:t>
      </w:r>
      <w:r w:rsidR="00EE7082" w:rsidRPr="00CA5869">
        <w:t>aw</w:t>
      </w:r>
      <w:r w:rsidR="00E86651">
        <w:t>-</w:t>
      </w:r>
      <w:r w:rsidR="00EE7082" w:rsidRPr="00CA5869">
        <w:t>driven hardware</w:t>
      </w:r>
      <w:r w:rsidR="001556AE">
        <w:t xml:space="preserve"> improvements</w:t>
      </w:r>
      <w:r w:rsidR="00EE7082" w:rsidRPr="00CA5869">
        <w:t xml:space="preserve"> and </w:t>
      </w:r>
      <w:r w:rsidR="00E86651">
        <w:t xml:space="preserve">from </w:t>
      </w:r>
      <w:r w:rsidR="00162853" w:rsidRPr="00CA5869">
        <w:t xml:space="preserve">new algorithms. These </w:t>
      </w:r>
      <w:r w:rsidR="00EB6DC7" w:rsidRPr="00CA5869">
        <w:t xml:space="preserve">observations motivate </w:t>
      </w:r>
      <w:r w:rsidR="00BC77D6">
        <w:t>the introduction of</w:t>
      </w:r>
      <w:r w:rsidR="006D58E3" w:rsidRPr="00CA5869">
        <w:t xml:space="preserve"> SPIDAL</w:t>
      </w:r>
      <w:r w:rsidR="00DA41DA">
        <w:t>,</w:t>
      </w:r>
      <w:r w:rsidR="006D58E3" w:rsidRPr="00CA5869">
        <w:t xml:space="preserve"> </w:t>
      </w:r>
      <w:r w:rsidR="00BC77D6">
        <w:t xml:space="preserve">or </w:t>
      </w:r>
      <w:r w:rsidR="001556AE">
        <w:t xml:space="preserve">the </w:t>
      </w:r>
      <w:r w:rsidR="009C1548" w:rsidRPr="00CA5869">
        <w:rPr>
          <w:rFonts w:eastAsia="Times New Roman"/>
          <w:color w:val="000000"/>
        </w:rPr>
        <w:t>Scalable Parallel Interoperable</w:t>
      </w:r>
      <w:r w:rsidR="007A6C21">
        <w:rPr>
          <w:rFonts w:eastAsia="Times New Roman"/>
          <w:color w:val="000000"/>
        </w:rPr>
        <w:t xml:space="preserve"> Data Analytics Library</w:t>
      </w:r>
      <w:r w:rsidR="00DA41DA">
        <w:rPr>
          <w:rFonts w:eastAsia="Times New Roman"/>
          <w:color w:val="000000"/>
        </w:rPr>
        <w:t>,</w:t>
      </w:r>
      <w:r w:rsidR="007A6C21">
        <w:rPr>
          <w:rFonts w:eastAsia="Times New Roman"/>
          <w:color w:val="000000"/>
        </w:rPr>
        <w:t xml:space="preserve"> to address the analysis of big data.</w:t>
      </w:r>
      <w:r w:rsidR="00BF6B93">
        <w:rPr>
          <w:rFonts w:eastAsia="Times New Roman"/>
          <w:color w:val="000000"/>
        </w:rPr>
        <w:t xml:space="preserve"> </w:t>
      </w:r>
      <w:r w:rsidR="005B666E">
        <w:fldChar w:fldCharType="begin"/>
      </w:r>
      <w:r w:rsidR="005B666E">
        <w:instrText xml:space="preserve"> REF _Ref333081349  \* MERGEFORMAT </w:instrText>
      </w:r>
      <w:r w:rsidR="005B666E">
        <w:fldChar w:fldCharType="separate"/>
      </w:r>
      <w:r w:rsidR="00BB63C0" w:rsidRPr="00BB63C0">
        <w:rPr>
          <w:b/>
          <w:i/>
        </w:rPr>
        <w:t xml:space="preserve">Figure </w:t>
      </w:r>
      <w:r w:rsidR="00BB63C0" w:rsidRPr="00BB63C0">
        <w:rPr>
          <w:b/>
          <w:i/>
          <w:noProof/>
        </w:rPr>
        <w:t>1</w:t>
      </w:r>
      <w:r w:rsidR="005B666E">
        <w:rPr>
          <w:b/>
          <w:i/>
          <w:noProof/>
        </w:rPr>
        <w:fldChar w:fldCharType="end"/>
      </w:r>
      <w:r w:rsidR="00BB63C0">
        <w:t xml:space="preserve"> </w:t>
      </w:r>
      <w:r w:rsidR="00327819">
        <w:t xml:space="preserve">shows the components of </w:t>
      </w:r>
      <w:r w:rsidR="00E86651">
        <w:t xml:space="preserve">the </w:t>
      </w:r>
      <w:r w:rsidR="00327819">
        <w:t xml:space="preserve">project. We </w:t>
      </w:r>
      <w:r>
        <w:t>include</w:t>
      </w:r>
      <w:r w:rsidR="00327819">
        <w:t xml:space="preserve"> communities with data intensive applications </w:t>
      </w:r>
      <w:r>
        <w:t xml:space="preserve">which </w:t>
      </w:r>
      <w:r>
        <w:lastRenderedPageBreak/>
        <w:t>need to identify what library members need to be built. Good existing examples are R</w:t>
      </w:r>
      <w:r w:rsidR="00024BF7">
        <w:t xml:space="preserve"> </w:t>
      </w:r>
      <w:r w:rsidR="00024BF7">
        <w:fldChar w:fldCharType="begin"/>
      </w:r>
      <w:r w:rsidR="00A732A0">
        <w:instrText xml:space="preserve"> ADDIN EN.CITE &lt;EndNote&gt;&lt;Cite&gt;&lt;RecNum&gt;4690&lt;/RecNum&gt;&lt;DisplayText&gt;[18]&lt;/DisplayText&gt;&lt;record&gt;&lt;rec-number&gt;4690&lt;/rec-number&gt;&lt;foreign-keys&gt;&lt;key app="EN" db-id="rfx20pr9t5zxtmee0xn5fwzbxvw0r9vz2tee"&gt;4690&lt;/key&gt;&lt;/foreign-keys&gt;&lt;ref-type name="Web Page"&gt;12&lt;/ref-type&gt;&lt;contributors&gt;&lt;/contributors&gt;&lt;titles&gt;&lt;title&gt;The Comprehensive R Archive Network&lt;/title&gt;&lt;/titles&gt;&lt;volume&gt;2012&lt;/volume&gt;&lt;number&gt;August 22&lt;/number&gt;&lt;dates&gt;&lt;/dates&gt;&lt;urls&gt;&lt;related-urls&gt;&lt;url&gt;http://cran.r-project.org/&lt;/url&gt;&lt;/related-urls&gt;&lt;/urls&gt;&lt;/record&gt;&lt;/Cite&gt;&lt;/EndNote&gt;</w:instrText>
      </w:r>
      <w:r w:rsidR="00024BF7">
        <w:fldChar w:fldCharType="separate"/>
      </w:r>
      <w:r w:rsidR="00A732A0">
        <w:rPr>
          <w:noProof/>
        </w:rPr>
        <w:t>[</w:t>
      </w:r>
      <w:hyperlink w:anchor="_ENREF_18" w:tooltip=",  #4690" w:history="1">
        <w:r w:rsidR="00A732A0">
          <w:rPr>
            <w:noProof/>
          </w:rPr>
          <w:t>18</w:t>
        </w:r>
      </w:hyperlink>
      <w:r w:rsidR="00A732A0">
        <w:rPr>
          <w:noProof/>
        </w:rPr>
        <w:t>]</w:t>
      </w:r>
      <w:r w:rsidR="00024BF7">
        <w:fldChar w:fldCharType="end"/>
      </w:r>
      <w:r>
        <w:t xml:space="preserve"> and Mahout</w:t>
      </w:r>
      <w:r w:rsidR="00024BF7">
        <w:t xml:space="preserve"> </w:t>
      </w:r>
      <w:r w:rsidR="00024BF7">
        <w:fldChar w:fldCharType="begin"/>
      </w:r>
      <w:r w:rsidR="00A732A0">
        <w:instrText xml:space="preserve"> ADDIN EN.CITE &lt;EndNote&gt;&lt;Cite&gt;&lt;RecNum&gt;4684&lt;/RecNum&gt;&lt;DisplayText&gt;[19]&lt;/DisplayText&gt;&lt;record&gt;&lt;rec-number&gt;4684&lt;/rec-number&gt;&lt;foreign-keys&gt;&lt;key app="EN" db-id="rfx20pr9t5zxtmee0xn5fwzbxvw0r9vz2tee"&gt;4684&lt;/key&gt;&lt;/foreign-keys&gt;&lt;ref-type name="Web Page"&gt;12&lt;/ref-type&gt;&lt;contributors&gt;&lt;/contributors&gt;&lt;titles&gt;&lt;title&gt;Apache Mahout Scalable machine learning and data mining &lt;/title&gt;&lt;/titles&gt;&lt;volume&gt;2012&lt;/volume&gt;&lt;number&gt;August 22&lt;/number&gt;&lt;dates&gt;&lt;/dates&gt;&lt;urls&gt;&lt;related-urls&gt;&lt;url&gt;http://mahout.apache.org/&lt;/url&gt;&lt;/related-urls&gt;&lt;/urls&gt;&lt;/record&gt;&lt;/Cite&gt;&lt;/EndNote&gt;</w:instrText>
      </w:r>
      <w:r w:rsidR="00024BF7">
        <w:fldChar w:fldCharType="separate"/>
      </w:r>
      <w:r w:rsidR="00A732A0">
        <w:rPr>
          <w:noProof/>
        </w:rPr>
        <w:t>[</w:t>
      </w:r>
      <w:hyperlink w:anchor="_ENREF_19" w:tooltip=",  #4684" w:history="1">
        <w:r w:rsidR="00A732A0">
          <w:rPr>
            <w:noProof/>
          </w:rPr>
          <w:t>19</w:t>
        </w:r>
      </w:hyperlink>
      <w:r w:rsidR="00A732A0">
        <w:rPr>
          <w:noProof/>
        </w:rPr>
        <w:t>]</w:t>
      </w:r>
      <w:r w:rsidR="00024BF7">
        <w:fldChar w:fldCharType="end"/>
      </w:r>
      <w:r>
        <w:t xml:space="preserve"> but these are not aimed at high performance needed for large scale applications. </w:t>
      </w:r>
      <w:r w:rsidR="007A6C21">
        <w:t>As shown in</w:t>
      </w:r>
      <w:r w:rsidR="00635F67">
        <w:t xml:space="preserve"> </w:t>
      </w:r>
      <w:r w:rsidR="00E86651">
        <w:t>F</w:t>
      </w:r>
      <w:r w:rsidR="00635F67">
        <w:t>igure 1</w:t>
      </w:r>
      <w:r w:rsidR="00E86651">
        <w:t>,</w:t>
      </w:r>
      <w:r w:rsidR="00635F67">
        <w:t xml:space="preserve"> </w:t>
      </w:r>
      <w:r>
        <w:t>we identify six</w:t>
      </w:r>
      <w:r w:rsidR="0009171A">
        <w:t xml:space="preserve"> layers and also</w:t>
      </w:r>
      <w:r w:rsidR="00CE2AE3">
        <w:t xml:space="preserve"> </w:t>
      </w:r>
      <w:r>
        <w:t xml:space="preserve">five </w:t>
      </w:r>
      <w:r w:rsidR="00871EBF">
        <w:t xml:space="preserve">broad </w:t>
      </w:r>
      <w:r w:rsidR="00CE2AE3">
        <w:t>abstraction</w:t>
      </w:r>
      <w:r w:rsidR="00871EBF">
        <w:t xml:space="preserve"> areas</w:t>
      </w:r>
      <w:r>
        <w:t xml:space="preserve"> </w:t>
      </w:r>
      <w:r w:rsidR="00024BF7">
        <w:fldChar w:fldCharType="begin"/>
      </w:r>
      <w:r w:rsidR="00A732A0">
        <w:instrText xml:space="preserve"> ADDIN EN.CITE &lt;EndNote&gt;&lt;Cite&gt;&lt;Author&gt;Shantenu Jha&lt;/Author&gt;&lt;Year&gt;2012&lt;/Year&gt;&lt;RecNum&gt;4824&lt;/RecNum&gt;&lt;DisplayText&gt;[20]&lt;/DisplayText&gt;&lt;record&gt;&lt;rec-number&gt;4824&lt;/rec-number&gt;&lt;foreign-keys&gt;&lt;key app="EN" db-id="rfx20pr9t5zxtmee0xn5fwzbxvw0r9vz2tee"&gt;4824&lt;/key&gt;&lt;/foreign-keys&gt;&lt;ref-type name="Journal Article"&gt;17&lt;/ref-type&gt;&lt;contributors&gt;&lt;authors&gt;&lt;author&gt;Shantenu Jha,&lt;/author&gt;&lt;author&gt;Murray Cole, &lt;/author&gt;&lt;author&gt;Daniel S. Katz, &lt;/author&gt;&lt;author&gt;Manish Parashar, &lt;/author&gt;&lt;author&gt;Omer Rana, &lt;/author&gt;&lt;author&gt;Jon Weissman &lt;/author&gt;&lt;/authors&gt;&lt;/contributors&gt;&lt;titles&gt;&lt;title&gt;Distributed Computing Practice for Large-Scale Science &amp;amp; Engineering Applications &lt;/title&gt;&lt;secondary-title&gt;Concurrency and Computation: Practice and Experience (in press)&lt;/secondary-title&gt;&lt;/titles&gt;&lt;periodical&gt;&lt;full-title&gt;Concurrency and Computation: Practice and Experience (in press)&lt;/full-title&gt;&lt;/periodical&gt;&lt;dates&gt;&lt;year&gt;2012&lt;/year&gt;&lt;/dates&gt;&lt;urls&gt;&lt;/urls&gt;&lt;/record&gt;&lt;/Cite&gt;&lt;/EndNote&gt;</w:instrText>
      </w:r>
      <w:r w:rsidR="00024BF7">
        <w:fldChar w:fldCharType="separate"/>
      </w:r>
      <w:r w:rsidR="00A732A0">
        <w:rPr>
          <w:noProof/>
        </w:rPr>
        <w:t>[</w:t>
      </w:r>
      <w:hyperlink w:anchor="_ENREF_20" w:tooltip="Shantenu Jha, 2012 #4824" w:history="1">
        <w:r w:rsidR="00A732A0">
          <w:rPr>
            <w:noProof/>
          </w:rPr>
          <w:t>20</w:t>
        </w:r>
      </w:hyperlink>
      <w:r w:rsidR="00A732A0">
        <w:rPr>
          <w:noProof/>
        </w:rPr>
        <w:t>]</w:t>
      </w:r>
      <w:r w:rsidR="00024BF7">
        <w:fldChar w:fldCharType="end"/>
      </w:r>
      <w:r w:rsidR="00024BF7">
        <w:t xml:space="preserve"> </w:t>
      </w:r>
      <w:r>
        <w:t>whose definition allows library members to be built in a way that is portable. One abstraction is</w:t>
      </w:r>
      <w:r w:rsidR="00871EBF">
        <w:t xml:space="preserve"> </w:t>
      </w:r>
      <w:r w:rsidR="000F51D7" w:rsidRPr="000F51D7">
        <w:rPr>
          <w:b/>
        </w:rPr>
        <w:t>Jobs</w:t>
      </w:r>
      <w:r w:rsidR="000F51D7">
        <w:t xml:space="preserve"> where we </w:t>
      </w:r>
      <w:r>
        <w:t>can identify</w:t>
      </w:r>
      <w:r w:rsidR="000F51D7">
        <w:t xml:space="preserve"> the Pilot </w:t>
      </w:r>
      <w:r>
        <w:t xml:space="preserve">job </w:t>
      </w:r>
      <w:r w:rsidR="000F51D7">
        <w:t xml:space="preserve">concept </w:t>
      </w:r>
      <w:r w:rsidR="00024BF7">
        <w:fldChar w:fldCharType="begin"/>
      </w:r>
      <w:r w:rsidR="00A732A0">
        <w:instrText xml:space="preserve"> ADDIN EN.CITE &lt;EndNote&gt;&lt;Cite&gt;&lt;Author&gt;Andre Luckow&lt;/Author&gt;&lt;Year&gt;2012&lt;/Year&gt;&lt;RecNum&gt;4825&lt;/RecNum&gt;&lt;DisplayText&gt;[21, 22]&lt;/DisplayText&gt;&lt;record&gt;&lt;rec-number&gt;4825&lt;/rec-number&gt;&lt;foreign-keys&gt;&lt;key app="EN" db-id="rfx20pr9t5zxtmee0xn5fwzbxvw0r9vz2tee"&gt;4825&lt;/key&gt;&lt;/foreign-keys&gt;&lt;ref-type name="Conference Paper"&gt;47&lt;/ref-type&gt;&lt;contributors&gt;&lt;authors&gt;&lt;author&gt;Andre Luckow,&lt;/author&gt;&lt;author&gt;Mark Santcroos, &lt;/author&gt;&lt;author&gt;Ole Weidner, &lt;/author&gt;&lt;author&gt;Andre Merzky, &lt;/author&gt;&lt;author&gt;Pradeep Mantha, &lt;/author&gt;&lt;author&gt;Shantenu Jha,&lt;/author&gt;&lt;/authors&gt;&lt;/contributors&gt;&lt;titles&gt;&lt;title&gt;P*: A Model of Pilot-Abstractions&lt;/title&gt;&lt;secondary-title&gt;8th IEEE International Conference on e-Science&lt;/secondary-title&gt;&lt;/titles&gt;&lt;dates&gt;&lt;year&gt;2012&lt;/year&gt;&lt;/dates&gt;&lt;urls&gt;&lt;/urls&gt;&lt;/record&gt;&lt;/Cite&gt;&lt;Cite&gt;&lt;Author&gt;Pradeep Kumar Mantha&lt;/Author&gt;&lt;Year&gt;2012&lt;/Year&gt;&lt;RecNum&gt;4823&lt;/RecNum&gt;&lt;record&gt;&lt;rec-number&gt;4823&lt;/rec-number&gt;&lt;foreign-keys&gt;&lt;key app="EN" db-id="rfx20pr9t5zxtmee0xn5fwzbxvw0r9vz2tee"&gt;4823&lt;/key&gt;&lt;/foreign-keys&gt;&lt;ref-type name="Conference Paper"&gt;47&lt;/ref-type&gt;&lt;contributors&gt;&lt;authors&gt;&lt;author&gt;Pradeep Kumar Mantha,&lt;/author&gt;&lt;author&gt;Andre Luckow, &lt;/author&gt;&lt;author&gt;Shantenu Jha &lt;/author&gt;&lt;/authors&gt;&lt;/contributors&gt;&lt;titles&gt;&lt;title&gt;Pilot-MapReduce: an extensible and flexible MapReduce implementation for distributed data&lt;/title&gt;&lt;secondary-title&gt;Third international workshop on MapReduce and its Applications&lt;/secondary-title&gt;&lt;/titles&gt;&lt;dates&gt;&lt;year&gt;2012&lt;/year&gt;&lt;/dates&gt;&lt;urls&gt;&lt;/urls&gt;&lt;/record&gt;&lt;/Cite&gt;&lt;/EndNote&gt;</w:instrText>
      </w:r>
      <w:r w:rsidR="00024BF7">
        <w:fldChar w:fldCharType="separate"/>
      </w:r>
      <w:r w:rsidR="00A732A0">
        <w:rPr>
          <w:noProof/>
        </w:rPr>
        <w:t>[</w:t>
      </w:r>
      <w:hyperlink w:anchor="_ENREF_21" w:tooltip="Andre Luckow, 2012 #4825" w:history="1">
        <w:r w:rsidR="00A732A0">
          <w:rPr>
            <w:noProof/>
          </w:rPr>
          <w:t>21</w:t>
        </w:r>
      </w:hyperlink>
      <w:r w:rsidR="00A732A0">
        <w:rPr>
          <w:noProof/>
        </w:rPr>
        <w:t xml:space="preserve">, </w:t>
      </w:r>
      <w:hyperlink w:anchor="_ENREF_22" w:tooltip="Pradeep Kumar Mantha, 2012 #4823" w:history="1">
        <w:r w:rsidR="00A732A0">
          <w:rPr>
            <w:noProof/>
          </w:rPr>
          <w:t>22</w:t>
        </w:r>
      </w:hyperlink>
      <w:r w:rsidR="00A732A0">
        <w:rPr>
          <w:noProof/>
        </w:rPr>
        <w:t>]</w:t>
      </w:r>
      <w:r w:rsidR="00024BF7">
        <w:fldChar w:fldCharType="end"/>
      </w:r>
      <w:r w:rsidR="00024BF7">
        <w:t xml:space="preserve"> </w:t>
      </w:r>
      <w:r>
        <w:t xml:space="preserve">to obtain </w:t>
      </w:r>
      <w:r w:rsidR="000F51D7">
        <w:t xml:space="preserve">interoperably; </w:t>
      </w:r>
      <w:r w:rsidR="000F51D7" w:rsidRPr="000F51D7">
        <w:rPr>
          <w:b/>
        </w:rPr>
        <w:t>Communication</w:t>
      </w:r>
      <w:r w:rsidR="000F51D7">
        <w:t xml:space="preserve"> where we need both MPI and MapReduce patterns and will use iterative MapReduce to design a common abstraction; </w:t>
      </w:r>
      <w:r w:rsidR="00E87E83">
        <w:t xml:space="preserve">a </w:t>
      </w:r>
      <w:r w:rsidR="007A6C21" w:rsidRPr="007A6C21">
        <w:rPr>
          <w:b/>
        </w:rPr>
        <w:t>D</w:t>
      </w:r>
      <w:r w:rsidR="000F51D7" w:rsidRPr="007A6C21">
        <w:rPr>
          <w:b/>
        </w:rPr>
        <w:t>at</w:t>
      </w:r>
      <w:r w:rsidR="00CA5869" w:rsidRPr="007A6C21">
        <w:rPr>
          <w:b/>
        </w:rPr>
        <w:t>a</w:t>
      </w:r>
      <w:r w:rsidR="000F51D7" w:rsidRPr="007A6C21">
        <w:rPr>
          <w:b/>
        </w:rPr>
        <w:t xml:space="preserve"> </w:t>
      </w:r>
      <w:r w:rsidR="007A6C21" w:rsidRPr="007A6C21">
        <w:rPr>
          <w:b/>
        </w:rPr>
        <w:t>L</w:t>
      </w:r>
      <w:r w:rsidR="000F51D7" w:rsidRPr="007A6C21">
        <w:rPr>
          <w:b/>
        </w:rPr>
        <w:t>ayer</w:t>
      </w:r>
      <w:r w:rsidR="000F51D7">
        <w:t xml:space="preserve"> </w:t>
      </w:r>
      <w:r w:rsidR="007A6C21">
        <w:t xml:space="preserve">where </w:t>
      </w:r>
      <w:r w:rsidR="0009171A">
        <w:t>one</w:t>
      </w:r>
      <w:r w:rsidR="000F51D7">
        <w:t xml:space="preserve"> need</w:t>
      </w:r>
      <w:r w:rsidR="0009171A">
        <w:t>s</w:t>
      </w:r>
      <w:r w:rsidR="000F51D7">
        <w:t xml:space="preserve"> abstractions to support storage, access and transport </w:t>
      </w:r>
      <w:r w:rsidR="00E86651">
        <w:t xml:space="preserve">(since </w:t>
      </w:r>
      <w:r w:rsidR="000F51D7">
        <w:t xml:space="preserve">SPIDAL algorithms will need to run </w:t>
      </w:r>
      <w:r w:rsidR="007A6C21">
        <w:t xml:space="preserve">interoperably </w:t>
      </w:r>
      <w:r w:rsidR="000F51D7">
        <w:t xml:space="preserve">with databases, NOSQL, wide area file systems and </w:t>
      </w:r>
      <w:r w:rsidR="003A7556">
        <w:t xml:space="preserve">file systems like </w:t>
      </w:r>
      <w:proofErr w:type="spellStart"/>
      <w:r w:rsidR="000F51D7">
        <w:t>Hadoop</w:t>
      </w:r>
      <w:r w:rsidR="003A7556">
        <w:t>’s</w:t>
      </w:r>
      <w:proofErr w:type="spellEnd"/>
      <w:r w:rsidR="000F51D7">
        <w:t xml:space="preserve"> HDFS</w:t>
      </w:r>
      <w:r w:rsidR="00024BF7">
        <w:fldChar w:fldCharType="begin"/>
      </w:r>
      <w:r w:rsidR="00A732A0">
        <w:instrText xml:space="preserve"> ADDIN EN.CITE &lt;EndNote&gt;&lt;Cite&gt;&lt;Author&gt;Apache&lt;/Author&gt;&lt;Year&gt;2010&lt;/Year&gt;&lt;RecNum&gt;2285&lt;/RecNum&gt;&lt;DisplayText&gt;[23]&lt;/DisplayText&gt;&lt;record&gt;&lt;rec-number&gt;2285&lt;/rec-number&gt;&lt;foreign-keys&gt;&lt;key app="EN" db-id="rfx20pr9t5zxtmee0xn5fwzbxvw0r9vz2tee"&gt;2285&lt;/key&gt;&lt;key app="ENWeb" db-id="S3XF@wrtqgYAACB9Pr4"&gt;4337&lt;/key&gt;&lt;/foreign-keys&gt;&lt;ref-type name="Web Page"&gt;12&lt;/ref-type&gt;&lt;contributors&gt;&lt;authors&gt;&lt;author&gt;Apache&lt;/author&gt;&lt;/authors&gt;&lt;/contributors&gt;&lt;titles&gt;&lt;title&gt;HDFS Overview&lt;/title&gt;&lt;/titles&gt;&lt;volume&gt;2010&lt;/volume&gt;&lt;number&gt;November 6&lt;/number&gt;&lt;dates&gt;&lt;year&gt;2010&lt;/year&gt;&lt;/dates&gt;&lt;urls&gt;&lt;related-urls&gt;&lt;url&gt;http://hadoop.apache.org/hdfs/&lt;/url&gt;&lt;/related-urls&gt;&lt;/urls&gt;&lt;/record&gt;&lt;/Cite&gt;&lt;/EndNote&gt;</w:instrText>
      </w:r>
      <w:r w:rsidR="00024BF7">
        <w:fldChar w:fldCharType="separate"/>
      </w:r>
      <w:r w:rsidR="00A732A0">
        <w:rPr>
          <w:noProof/>
        </w:rPr>
        <w:t>[</w:t>
      </w:r>
      <w:hyperlink w:anchor="_ENREF_23" w:tooltip="Apache, 2010 #2285" w:history="1">
        <w:r w:rsidR="00A732A0">
          <w:rPr>
            <w:noProof/>
          </w:rPr>
          <w:t>23</w:t>
        </w:r>
      </w:hyperlink>
      <w:r w:rsidR="00A732A0">
        <w:rPr>
          <w:noProof/>
        </w:rPr>
        <w:t>]</w:t>
      </w:r>
      <w:r w:rsidR="00024BF7">
        <w:fldChar w:fldCharType="end"/>
      </w:r>
      <w:r w:rsidR="00E86651">
        <w:t>)</w:t>
      </w:r>
      <w:r w:rsidR="000F51D7">
        <w:t xml:space="preserve">. </w:t>
      </w:r>
      <w:r w:rsidR="0009171A">
        <w:t>One</w:t>
      </w:r>
      <w:r w:rsidR="00FA11D0">
        <w:t xml:space="preserve"> also need</w:t>
      </w:r>
      <w:r w:rsidR="0009171A">
        <w:t>s</w:t>
      </w:r>
      <w:r w:rsidR="00FA11D0">
        <w:t xml:space="preserve"> an </w:t>
      </w:r>
      <w:r w:rsidR="00FA11D0" w:rsidRPr="003C6357">
        <w:rPr>
          <w:b/>
        </w:rPr>
        <w:t xml:space="preserve">Application Level Data </w:t>
      </w:r>
      <w:r w:rsidR="00FA11D0">
        <w:t>abstraction</w:t>
      </w:r>
      <w:r w:rsidR="00C5158D">
        <w:t xml:space="preserve"> between L2 and L3</w:t>
      </w:r>
      <w:r w:rsidR="00F27B12">
        <w:t xml:space="preserve">. </w:t>
      </w:r>
      <w:r w:rsidR="000F51D7">
        <w:t xml:space="preserve">Our final abstraction is the virtual machine or </w:t>
      </w:r>
      <w:r w:rsidR="00BF7377" w:rsidRPr="00BF7377">
        <w:rPr>
          <w:b/>
        </w:rPr>
        <w:t>A</w:t>
      </w:r>
      <w:r w:rsidR="000F51D7" w:rsidRPr="00BF7377">
        <w:rPr>
          <w:b/>
        </w:rPr>
        <w:t>ppliance</w:t>
      </w:r>
      <w:r w:rsidR="000F51D7">
        <w:t xml:space="preserve"> </w:t>
      </w:r>
      <w:r w:rsidR="00906D7C">
        <w:t xml:space="preserve">to </w:t>
      </w:r>
      <w:r w:rsidR="000F51D7">
        <w:t xml:space="preserve">deploy </w:t>
      </w:r>
      <w:r w:rsidR="00CA5869">
        <w:t>application</w:t>
      </w:r>
      <w:r w:rsidR="00906D7C">
        <w:t>s,</w:t>
      </w:r>
      <w:r w:rsidR="00CA5869">
        <w:t xml:space="preserve"> </w:t>
      </w:r>
      <w:r w:rsidR="00CA5869" w:rsidRPr="00C60C0E">
        <w:t xml:space="preserve">where </w:t>
      </w:r>
      <w:r w:rsidR="0009171A">
        <w:t>one could</w:t>
      </w:r>
      <w:r w:rsidR="00CA5869" w:rsidRPr="00C60C0E">
        <w:t xml:space="preserve"> use a recently developed template</w:t>
      </w:r>
      <w:r w:rsidR="002E335B">
        <w:t xml:space="preserve"> approach</w:t>
      </w:r>
      <w:r w:rsidR="00EE2894">
        <w:t xml:space="preserve"> </w:t>
      </w:r>
      <w:r w:rsidR="003F19B2">
        <w:fldChar w:fldCharType="begin">
          <w:fldData xml:space="preserve">PEVuZE5vdGU+PENpdGU+PEF1dGhvcj5Kb25hdGhhbiBLbGluZ2luc21pdGg8L0F1dGhvcj48WWVh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</w:fldData>
        </w:fldChar>
      </w:r>
      <w:r w:rsidR="00A732A0">
        <w:instrText xml:space="preserve"> ADDIN EN.CITE </w:instrText>
      </w:r>
      <w:r w:rsidR="00A732A0">
        <w:fldChar w:fldCharType="begin">
          <w:fldData xml:space="preserve">PEVuZE5vdGU+PENpdGU+PEF1dGhvcj5Kb25hdGhhbiBLbGluZ2luc21pdGg8L0F1dGhvcj48WWVh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</w:fldData>
        </w:fldChar>
      </w:r>
      <w:r w:rsidR="00A732A0">
        <w:instrText xml:space="preserve"> ADDIN EN.CITE.DATA </w:instrText>
      </w:r>
      <w:r w:rsidR="00A732A0">
        <w:fldChar w:fldCharType="end"/>
      </w:r>
      <w:r w:rsidR="003F19B2">
        <w:fldChar w:fldCharType="separate"/>
      </w:r>
      <w:r w:rsidR="00A732A0">
        <w:rPr>
          <w:noProof/>
        </w:rPr>
        <w:t>[</w:t>
      </w:r>
      <w:hyperlink w:anchor="_ENREF_24" w:tooltip="Jonathan Klinginsmith, 2011 #4689" w:history="1">
        <w:r w:rsidR="00A732A0">
          <w:rPr>
            <w:noProof/>
          </w:rPr>
          <w:t>24-30</w:t>
        </w:r>
      </w:hyperlink>
      <w:r w:rsidR="00A732A0">
        <w:rPr>
          <w:noProof/>
        </w:rPr>
        <w:t>]</w:t>
      </w:r>
      <w:r w:rsidR="003F19B2">
        <w:fldChar w:fldCharType="end"/>
      </w:r>
      <w:r w:rsidR="00CA5869" w:rsidRPr="00C60C0E">
        <w:t xml:space="preserve"> that can be realized on bare metal or commercial and private cloud VM managers.</w:t>
      </w:r>
      <w:r w:rsidR="004C3CC6" w:rsidRPr="00C60C0E">
        <w:t xml:space="preserve"> This supports both interoperability between different resource</w:t>
      </w:r>
      <w:r w:rsidR="00906D7C">
        <w:t>s</w:t>
      </w:r>
      <w:r w:rsidR="004C3CC6" w:rsidRPr="00C60C0E">
        <w:t xml:space="preserve"> and preservation so </w:t>
      </w:r>
      <w:r w:rsidR="00E86651">
        <w:t xml:space="preserve">that </w:t>
      </w:r>
      <w:r>
        <w:t>scientific results using SPIDAL will be reproducible.</w:t>
      </w:r>
    </w:p>
    <w:p w:rsidR="00BC77D6" w:rsidRDefault="00BC77D6" w:rsidP="00BC77D6">
      <w:pPr>
        <w:pStyle w:val="Heading1"/>
      </w:pPr>
      <w:r>
        <w:t>Acknowledgements</w:t>
      </w:r>
    </w:p>
    <w:p w:rsidR="00BC77D6" w:rsidRDefault="00A732A0" w:rsidP="00BC77D6">
      <w:r>
        <w:t xml:space="preserve">I would like to acknowledge </w:t>
      </w:r>
      <w:proofErr w:type="gramStart"/>
      <w:r>
        <w:t xml:space="preserve">Shantenu </w:t>
      </w:r>
      <w:r w:rsidR="004A0F9B">
        <w:t xml:space="preserve"> </w:t>
      </w:r>
      <w:r>
        <w:t>Jha</w:t>
      </w:r>
      <w:proofErr w:type="gramEnd"/>
      <w:r w:rsidR="004A0F9B">
        <w:t xml:space="preserve">, </w:t>
      </w:r>
      <w:proofErr w:type="spellStart"/>
      <w:r w:rsidR="004A0F9B">
        <w:t>Madhav</w:t>
      </w:r>
      <w:proofErr w:type="spellEnd"/>
      <w:r w:rsidR="004A0F9B">
        <w:t xml:space="preserve"> </w:t>
      </w:r>
      <w:proofErr w:type="spellStart"/>
      <w:r w:rsidR="004A0F9B">
        <w:t>Marathe</w:t>
      </w:r>
      <w:proofErr w:type="spellEnd"/>
      <w:r w:rsidR="004A0F9B">
        <w:t>,</w:t>
      </w:r>
      <w:r>
        <w:t xml:space="preserve"> Judy Qiu </w:t>
      </w:r>
      <w:r w:rsidR="004A0F9B">
        <w:t xml:space="preserve">and Joel </w:t>
      </w:r>
      <w:proofErr w:type="spellStart"/>
      <w:r w:rsidR="004A0F9B">
        <w:t>Saltz</w:t>
      </w:r>
      <w:proofErr w:type="spellEnd"/>
      <w:r w:rsidR="004A0F9B">
        <w:t xml:space="preserve"> </w:t>
      </w:r>
      <w:r>
        <w:t>for discussions of SPIDAL architecture</w:t>
      </w:r>
      <w:r w:rsidR="004A0F9B">
        <w:t xml:space="preserve">. </w:t>
      </w:r>
      <w:r w:rsidR="004A0F9B" w:rsidRPr="004A0F9B">
        <w:t>This material is based upon work supported in part by the National Science Foundation under Grant No. 0910812 for "FutureGrid: An Experimental, High-Performance Grid Test-bed."</w:t>
      </w:r>
    </w:p>
    <w:p w:rsidR="004A0F9B" w:rsidRPr="00BC77D6" w:rsidRDefault="004A0F9B" w:rsidP="00BC77D6"/>
    <w:p w:rsidR="00AC7784" w:rsidRPr="00ED7736" w:rsidRDefault="00BC77D6" w:rsidP="003266D5">
      <w:pPr>
        <w:rPr>
          <w:b/>
        </w:rPr>
      </w:pPr>
      <w:r w:rsidRPr="00BC77D6">
        <w:rPr>
          <w:b/>
        </w:rPr>
        <w:t>References</w:t>
      </w:r>
    </w:p>
    <w:p w:rsidR="00A732A0" w:rsidRDefault="003F19B2" w:rsidP="00A732A0">
      <w:pPr>
        <w:ind w:left="720" w:hanging="720"/>
        <w:rPr>
          <w:noProof/>
        </w:rPr>
      </w:pPr>
      <w:r>
        <w:fldChar w:fldCharType="begin"/>
      </w:r>
      <w:r w:rsidR="00ED7736">
        <w:instrText xml:space="preserve"> ADDIN EN.REFLIST </w:instrText>
      </w:r>
      <w:r>
        <w:fldChar w:fldCharType="separate"/>
      </w:r>
      <w:bookmarkStart w:id="0" w:name="_ENREF_1"/>
      <w:bookmarkStart w:id="1" w:name="_GoBack"/>
      <w:r w:rsidR="00A732A0">
        <w:rPr>
          <w:noProof/>
        </w:rPr>
        <w:t>1.</w:t>
      </w:r>
      <w:r w:rsidR="00A732A0">
        <w:rPr>
          <w:noProof/>
        </w:rPr>
        <w:tab/>
        <w:t xml:space="preserve">Geoffrey Fox, Tony Hey, and Anne Trefethen, </w:t>
      </w:r>
      <w:r w:rsidR="00A732A0" w:rsidRPr="00A732A0">
        <w:rPr>
          <w:i/>
          <w:noProof/>
        </w:rPr>
        <w:t xml:space="preserve">Where does all the data come from? </w:t>
      </w:r>
      <w:r w:rsidR="00A732A0">
        <w:rPr>
          <w:noProof/>
        </w:rPr>
        <w:t xml:space="preserve">, Chapter  in </w:t>
      </w:r>
      <w:r w:rsidR="00A732A0" w:rsidRPr="00A732A0">
        <w:rPr>
          <w:i/>
          <w:noProof/>
        </w:rPr>
        <w:t xml:space="preserve">Data Intensive Science </w:t>
      </w:r>
      <w:r w:rsidR="00A732A0">
        <w:rPr>
          <w:noProof/>
        </w:rPr>
        <w:t xml:space="preserve">Terence Critchlow and Kerstin Kleese Van Dam, Editors. 2011. </w:t>
      </w:r>
      <w:hyperlink r:id="rId10" w:history="1">
        <w:r w:rsidR="00A732A0" w:rsidRPr="00A732A0">
          <w:rPr>
            <w:rStyle w:val="Hyperlink"/>
            <w:noProof/>
          </w:rPr>
          <w:t>http://grids.ucs.indiana.edu/ptliupages/publications/Where%20does%20all%20the%20data%20come%20from%20v7.pdf</w:t>
        </w:r>
      </w:hyperlink>
      <w:r w:rsidR="00A732A0">
        <w:rPr>
          <w:noProof/>
        </w:rPr>
        <w:t>.</w:t>
      </w:r>
      <w:bookmarkEnd w:id="0"/>
    </w:p>
    <w:p w:rsidR="00A732A0" w:rsidRDefault="00A732A0" w:rsidP="00A732A0">
      <w:pPr>
        <w:ind w:left="720" w:hanging="720"/>
        <w:rPr>
          <w:noProof/>
        </w:rPr>
      </w:pPr>
      <w:bookmarkStart w:id="2" w:name="_ENREF_2"/>
      <w:r>
        <w:rPr>
          <w:noProof/>
        </w:rPr>
        <w:t>2.</w:t>
      </w:r>
      <w:r>
        <w:rPr>
          <w:noProof/>
        </w:rPr>
        <w:tab/>
        <w:t xml:space="preserve">IDC. </w:t>
      </w:r>
      <w:r w:rsidRPr="00A732A0">
        <w:rPr>
          <w:i/>
          <w:noProof/>
          <w:sz w:val="28"/>
        </w:rPr>
        <w:t>Cloud Computing's Role in Job Creation</w:t>
      </w:r>
      <w:r>
        <w:rPr>
          <w:noProof/>
        </w:rPr>
        <w:t xml:space="preserve">.  2012  [accessed 2012 March 6]; Sponsored by Microsoft Available from: </w:t>
      </w:r>
      <w:hyperlink r:id="rId11" w:history="1">
        <w:r w:rsidRPr="00A732A0">
          <w:rPr>
            <w:rStyle w:val="Hyperlink"/>
            <w:noProof/>
          </w:rPr>
          <w:t>http://www.microsoft.com/presspass/download/features/2012/IDC_Cloud_jobs_White_Paper.pdf</w:t>
        </w:r>
      </w:hyperlink>
      <w:r>
        <w:rPr>
          <w:noProof/>
        </w:rPr>
        <w:t>.</w:t>
      </w:r>
      <w:bookmarkEnd w:id="2"/>
    </w:p>
    <w:p w:rsidR="00A732A0" w:rsidRDefault="00A732A0" w:rsidP="00A732A0">
      <w:pPr>
        <w:ind w:left="720" w:hanging="720"/>
        <w:rPr>
          <w:noProof/>
        </w:rPr>
      </w:pPr>
      <w:bookmarkStart w:id="3" w:name="_ENREF_3"/>
      <w:r>
        <w:rPr>
          <w:noProof/>
        </w:rPr>
        <w:t>3.</w:t>
      </w:r>
      <w:r>
        <w:rPr>
          <w:noProof/>
        </w:rPr>
        <w:tab/>
      </w:r>
      <w:r w:rsidRPr="00A732A0">
        <w:rPr>
          <w:i/>
          <w:noProof/>
        </w:rPr>
        <w:t>Cloud Computing to Bring 2.4 Million New Jobs in Europe by 2015</w:t>
      </w:r>
      <w:r>
        <w:rPr>
          <w:noProof/>
        </w:rPr>
        <w:t xml:space="preserve">.  2011  [accessed 2011 March 6]; Available from: </w:t>
      </w:r>
      <w:hyperlink r:id="rId12" w:history="1">
        <w:r w:rsidRPr="00A732A0">
          <w:rPr>
            <w:rStyle w:val="Hyperlink"/>
            <w:noProof/>
          </w:rPr>
          <w:t>http://www.eweek.com/c/a/Cloud-Computing/Cloud-Computing-to-Bring-24-Million-New-Jobs-in-Europe-by-2015-108084/</w:t>
        </w:r>
      </w:hyperlink>
      <w:r>
        <w:rPr>
          <w:noProof/>
        </w:rPr>
        <w:t>.</w:t>
      </w:r>
      <w:bookmarkEnd w:id="3"/>
    </w:p>
    <w:p w:rsidR="00A732A0" w:rsidRDefault="00A732A0" w:rsidP="00A732A0">
      <w:pPr>
        <w:ind w:left="720" w:hanging="720"/>
        <w:rPr>
          <w:noProof/>
        </w:rPr>
      </w:pPr>
      <w:bookmarkStart w:id="4" w:name="_ENREF_4"/>
      <w:r>
        <w:rPr>
          <w:noProof/>
        </w:rPr>
        <w:t>4.</w:t>
      </w:r>
      <w:r>
        <w:rPr>
          <w:noProof/>
        </w:rPr>
        <w:tab/>
        <w:t xml:space="preserve">James Manyika, Michael Chui, Brad Brown, Jacques Bughin, Richard Dobbs, Charles Roxburgh, and A.H. Byers. </w:t>
      </w:r>
      <w:r w:rsidRPr="00A732A0">
        <w:rPr>
          <w:i/>
          <w:noProof/>
        </w:rPr>
        <w:t>Big data: The next frontier for innovation, competition, and productivity</w:t>
      </w:r>
      <w:r>
        <w:rPr>
          <w:noProof/>
        </w:rPr>
        <w:t xml:space="preserve">.  2011  [accessed 2012 August 23]; McKinsey Global Institute Available from: </w:t>
      </w:r>
      <w:hyperlink r:id="rId13" w:history="1">
        <w:r w:rsidRPr="00A732A0">
          <w:rPr>
            <w:rStyle w:val="Hyperlink"/>
            <w:noProof/>
          </w:rPr>
          <w:t>http://www.mckinsey.com/insights/mgi/research/technology_and_innovation/big_data_the_next_frontier_for_innovation</w:t>
        </w:r>
      </w:hyperlink>
      <w:r>
        <w:rPr>
          <w:noProof/>
        </w:rPr>
        <w:t>.</w:t>
      </w:r>
      <w:bookmarkEnd w:id="4"/>
    </w:p>
    <w:p w:rsidR="00A732A0" w:rsidRDefault="00A732A0" w:rsidP="00A732A0">
      <w:pPr>
        <w:ind w:left="720" w:hanging="720"/>
        <w:rPr>
          <w:noProof/>
        </w:rPr>
      </w:pPr>
      <w:bookmarkStart w:id="5" w:name="_ENREF_5"/>
      <w:r>
        <w:rPr>
          <w:noProof/>
        </w:rPr>
        <w:t>5.</w:t>
      </w:r>
      <w:r>
        <w:rPr>
          <w:noProof/>
        </w:rPr>
        <w:tab/>
        <w:t xml:space="preserve">Jeffrey Dean and Sanjay Ghemawat, </w:t>
      </w:r>
      <w:r w:rsidRPr="00A732A0">
        <w:rPr>
          <w:i/>
          <w:noProof/>
        </w:rPr>
        <w:t>MapReduce: simplified data processing on large clusters.</w:t>
      </w:r>
      <w:r>
        <w:rPr>
          <w:noProof/>
        </w:rPr>
        <w:t xml:space="preserve"> Commun. ACM, 2008. 51(1): p. 107-113. DOI:</w:t>
      </w:r>
      <w:hyperlink r:id="rId14" w:history="1">
        <w:r w:rsidRPr="00A732A0">
          <w:rPr>
            <w:rStyle w:val="Hyperlink"/>
            <w:noProof/>
          </w:rPr>
          <w:t>http://doi.acm.org/10.1145/1327452.1327492</w:t>
        </w:r>
        <w:bookmarkEnd w:id="5"/>
      </w:hyperlink>
    </w:p>
    <w:p w:rsidR="00A732A0" w:rsidRDefault="00A732A0" w:rsidP="00A732A0">
      <w:pPr>
        <w:ind w:left="720" w:hanging="720"/>
        <w:rPr>
          <w:noProof/>
        </w:rPr>
      </w:pPr>
      <w:bookmarkStart w:id="6" w:name="_ENREF_6"/>
      <w:r>
        <w:rPr>
          <w:noProof/>
        </w:rPr>
        <w:t>6.</w:t>
      </w:r>
      <w:r>
        <w:rPr>
          <w:noProof/>
        </w:rPr>
        <w:tab/>
        <w:t xml:space="preserve">Fox, G.C., R.D. Williams, and P.C. Messina, </w:t>
      </w:r>
      <w:r w:rsidRPr="00A732A0">
        <w:rPr>
          <w:i/>
          <w:noProof/>
        </w:rPr>
        <w:t>Parallel computing works!</w:t>
      </w:r>
      <w:r>
        <w:rPr>
          <w:noProof/>
        </w:rPr>
        <w:t xml:space="preserve"> 1994: Morgan Kaufmann Publishers, Inc. </w:t>
      </w:r>
      <w:hyperlink r:id="rId15" w:anchor="SECTION001440000000000000000" w:history="1">
        <w:r w:rsidRPr="00A732A0">
          <w:rPr>
            <w:rStyle w:val="Hyperlink"/>
            <w:noProof/>
          </w:rPr>
          <w:t>http://www.old-npac.org/copywrite/pcw/node278.html#SECTION001440000000000000000</w:t>
        </w:r>
        <w:bookmarkEnd w:id="6"/>
      </w:hyperlink>
    </w:p>
    <w:p w:rsidR="00A732A0" w:rsidRDefault="00A732A0" w:rsidP="00A732A0">
      <w:pPr>
        <w:ind w:left="720" w:hanging="720"/>
        <w:rPr>
          <w:noProof/>
        </w:rPr>
      </w:pPr>
      <w:bookmarkStart w:id="7" w:name="_ENREF_7"/>
      <w:r>
        <w:rPr>
          <w:noProof/>
        </w:rPr>
        <w:t>7.</w:t>
      </w:r>
      <w:r>
        <w:rPr>
          <w:noProof/>
        </w:rPr>
        <w:tab/>
        <w:t xml:space="preserve">Geoffrey C. Fox, </w:t>
      </w:r>
      <w:r w:rsidRPr="00A732A0">
        <w:rPr>
          <w:i/>
          <w:noProof/>
        </w:rPr>
        <w:t>Data intensive applications on clouds</w:t>
      </w:r>
      <w:r>
        <w:rPr>
          <w:noProof/>
        </w:rPr>
        <w:t xml:space="preserve">, in </w:t>
      </w:r>
      <w:r w:rsidRPr="00A732A0">
        <w:rPr>
          <w:i/>
          <w:noProof/>
        </w:rPr>
        <w:t>Proceedings of the second international workshop on Data intensive computing in the clouds</w:t>
      </w:r>
      <w:r>
        <w:rPr>
          <w:noProof/>
        </w:rPr>
        <w:t>. 2011, ACM. Seattle, Washington, USA. pages. 1-2. DOI: 10.1145/2087522.2087524.</w:t>
      </w:r>
      <w:bookmarkEnd w:id="7"/>
    </w:p>
    <w:p w:rsidR="00A732A0" w:rsidRDefault="00A732A0" w:rsidP="00A732A0">
      <w:pPr>
        <w:ind w:left="720" w:hanging="720"/>
        <w:rPr>
          <w:noProof/>
        </w:rPr>
      </w:pPr>
      <w:bookmarkStart w:id="8" w:name="_ENREF_8"/>
      <w:r>
        <w:rPr>
          <w:noProof/>
        </w:rPr>
        <w:t>8.</w:t>
      </w:r>
      <w:r>
        <w:rPr>
          <w:noProof/>
        </w:rPr>
        <w:tab/>
        <w:t xml:space="preserve">Jaliya Ekanayake, Thilina Gunarathne, Judy Qiu, Geoffrey Fox, Scott Beason, Jong Youl Choi, Yang Ruan, Seung-Hee Bae, and Hui Li, </w:t>
      </w:r>
      <w:r w:rsidRPr="00A732A0">
        <w:rPr>
          <w:i/>
          <w:noProof/>
        </w:rPr>
        <w:t>Applicability of DryadLINQ to Scientific Applications</w:t>
      </w:r>
      <w:r>
        <w:rPr>
          <w:noProof/>
        </w:rPr>
        <w:t xml:space="preserve">. January 30, 2010, Community Grids Laboratory, Indiana University. </w:t>
      </w:r>
      <w:hyperlink r:id="rId16" w:history="1">
        <w:r w:rsidRPr="00A732A0">
          <w:rPr>
            <w:rStyle w:val="Hyperlink"/>
            <w:noProof/>
          </w:rPr>
          <w:t>http://grids.ucs.indiana.edu/ptliupages/publications/DryadReport.pdf</w:t>
        </w:r>
      </w:hyperlink>
      <w:r>
        <w:rPr>
          <w:noProof/>
        </w:rPr>
        <w:t xml:space="preserve">. </w:t>
      </w:r>
      <w:bookmarkEnd w:id="8"/>
    </w:p>
    <w:p w:rsidR="00A732A0" w:rsidRDefault="00A732A0" w:rsidP="00A732A0">
      <w:pPr>
        <w:ind w:left="720" w:hanging="720"/>
        <w:rPr>
          <w:noProof/>
        </w:rPr>
      </w:pPr>
      <w:bookmarkStart w:id="9" w:name="_ENREF_9"/>
      <w:r>
        <w:rPr>
          <w:noProof/>
        </w:rPr>
        <w:t>9.</w:t>
      </w:r>
      <w:r>
        <w:rPr>
          <w:noProof/>
        </w:rPr>
        <w:tab/>
        <w:t xml:space="preserve">Judy Qiu, Jaliya Ekanayake, Thilina Gunarathne, Jong Youl Choi, Seung-Hee Bae, Yang Ruan, Saliya Ekanayake, Stephen Wu, Scott Beason, Geoffrey Fox, Mina Rho, and H. Tang, </w:t>
      </w:r>
      <w:r w:rsidRPr="00A732A0">
        <w:rPr>
          <w:i/>
          <w:noProof/>
        </w:rPr>
        <w:t xml:space="preserve">Data </w:t>
      </w:r>
      <w:r w:rsidRPr="00A732A0">
        <w:rPr>
          <w:i/>
          <w:noProof/>
        </w:rPr>
        <w:lastRenderedPageBreak/>
        <w:t>Intensive Computing for Bioinformatics</w:t>
      </w:r>
      <w:r>
        <w:rPr>
          <w:noProof/>
        </w:rPr>
        <w:t xml:space="preserve">. December 29, 2009. </w:t>
      </w:r>
      <w:hyperlink r:id="rId17" w:history="1">
        <w:r w:rsidRPr="00A732A0">
          <w:rPr>
            <w:rStyle w:val="Hyperlink"/>
            <w:noProof/>
          </w:rPr>
          <w:t>http://grids.ucs.indiana.edu/ptliupages/publications/DataIntensiveComputing_BookChapter.pdf</w:t>
        </w:r>
      </w:hyperlink>
      <w:r>
        <w:rPr>
          <w:noProof/>
        </w:rPr>
        <w:t xml:space="preserve">. </w:t>
      </w:r>
      <w:bookmarkEnd w:id="9"/>
    </w:p>
    <w:p w:rsidR="00A732A0" w:rsidRDefault="00A732A0" w:rsidP="00A732A0">
      <w:pPr>
        <w:ind w:left="720" w:hanging="720"/>
        <w:rPr>
          <w:noProof/>
        </w:rPr>
      </w:pPr>
      <w:bookmarkStart w:id="10" w:name="_ENREF_10"/>
      <w:r>
        <w:rPr>
          <w:noProof/>
        </w:rPr>
        <w:t>10.</w:t>
      </w:r>
      <w:r>
        <w:rPr>
          <w:noProof/>
        </w:rPr>
        <w:tab/>
        <w:t xml:space="preserve">Kai Hwang, Geoffrey Fox, and Jack Dongarra, </w:t>
      </w:r>
      <w:r w:rsidRPr="00A732A0">
        <w:rPr>
          <w:i/>
          <w:noProof/>
        </w:rPr>
        <w:t>Distributed and Cloud Computing : from Parallel Processing to The Internet of Things</w:t>
      </w:r>
      <w:r>
        <w:rPr>
          <w:noProof/>
        </w:rPr>
        <w:t>. 2011: Morgan Kaufmann Publishers</w:t>
      </w:r>
      <w:bookmarkEnd w:id="10"/>
    </w:p>
    <w:p w:rsidR="00A732A0" w:rsidRDefault="00A732A0" w:rsidP="00A732A0">
      <w:pPr>
        <w:ind w:left="720" w:hanging="720"/>
        <w:rPr>
          <w:noProof/>
        </w:rPr>
      </w:pPr>
      <w:bookmarkStart w:id="11" w:name="_ENREF_11"/>
      <w:r>
        <w:rPr>
          <w:noProof/>
        </w:rPr>
        <w:t>11.</w:t>
      </w:r>
      <w:r>
        <w:rPr>
          <w:noProof/>
        </w:rPr>
        <w:tab/>
        <w:t xml:space="preserve">Thilina Gunarathne, Bingjing Zhang, Tak-Lon Wu, and Judy Qiu, </w:t>
      </w:r>
      <w:r w:rsidRPr="00A732A0">
        <w:rPr>
          <w:i/>
          <w:noProof/>
        </w:rPr>
        <w:t xml:space="preserve">Scalable Parallel Computing on Clouds Using Twister4Azure Iterative MapReduce </w:t>
      </w:r>
      <w:r>
        <w:rPr>
          <w:noProof/>
        </w:rPr>
        <w:t xml:space="preserve"> Future Generation Computer Systems 2012. To be published. </w:t>
      </w:r>
      <w:hyperlink r:id="rId18" w:history="1">
        <w:r w:rsidRPr="00A732A0">
          <w:rPr>
            <w:rStyle w:val="Hyperlink"/>
            <w:noProof/>
          </w:rPr>
          <w:t>http://grids.ucs.indiana.edu/ptliupages/publications/Scalable_Parallel_Computing_on_Clouds_Using_Twister4Azure_Iterative_MapReduce_cr_submit.pdf</w:t>
        </w:r>
        <w:bookmarkEnd w:id="11"/>
      </w:hyperlink>
    </w:p>
    <w:p w:rsidR="00A732A0" w:rsidRDefault="00A732A0" w:rsidP="00A732A0">
      <w:pPr>
        <w:ind w:left="720" w:hanging="720"/>
        <w:rPr>
          <w:noProof/>
        </w:rPr>
      </w:pPr>
      <w:bookmarkStart w:id="12" w:name="_ENREF_12"/>
      <w:r>
        <w:rPr>
          <w:noProof/>
        </w:rPr>
        <w:t>12.</w:t>
      </w:r>
      <w:r>
        <w:rPr>
          <w:noProof/>
        </w:rPr>
        <w:tab/>
        <w:t xml:space="preserve">Judy Qiu, Thilina Gunarathne, and Geoffrey Fox, </w:t>
      </w:r>
      <w:r w:rsidRPr="00A732A0">
        <w:rPr>
          <w:i/>
          <w:noProof/>
        </w:rPr>
        <w:t>Classical and Iterative MapReduce on Azure</w:t>
      </w:r>
      <w:r>
        <w:rPr>
          <w:noProof/>
        </w:rPr>
        <w:t xml:space="preserve">, in </w:t>
      </w:r>
      <w:r w:rsidRPr="00A732A0">
        <w:rPr>
          <w:i/>
          <w:noProof/>
        </w:rPr>
        <w:t>Cloud Futures 2011 workshop</w:t>
      </w:r>
      <w:r>
        <w:rPr>
          <w:noProof/>
        </w:rPr>
        <w:t xml:space="preserve">. June 2-3, 2011. Microsoft Conference Center Building 33 Redmond, Washington United States. </w:t>
      </w:r>
      <w:hyperlink r:id="rId19" w:history="1">
        <w:r w:rsidRPr="00A732A0">
          <w:rPr>
            <w:rStyle w:val="Hyperlink"/>
            <w:noProof/>
          </w:rPr>
          <w:t>http://grids.ucs.indiana.edu/ptliupages/presentations/Twister4azure_June2-2011.pptx</w:t>
        </w:r>
      </w:hyperlink>
      <w:r>
        <w:rPr>
          <w:noProof/>
        </w:rPr>
        <w:t xml:space="preserve">. </w:t>
      </w:r>
      <w:bookmarkEnd w:id="12"/>
    </w:p>
    <w:p w:rsidR="00A732A0" w:rsidRDefault="00A732A0" w:rsidP="00A732A0">
      <w:pPr>
        <w:ind w:left="720" w:hanging="720"/>
        <w:rPr>
          <w:noProof/>
        </w:rPr>
      </w:pPr>
      <w:bookmarkStart w:id="13" w:name="_ENREF_13"/>
      <w:r>
        <w:rPr>
          <w:noProof/>
        </w:rPr>
        <w:t>13.</w:t>
      </w:r>
      <w:r>
        <w:rPr>
          <w:noProof/>
        </w:rPr>
        <w:tab/>
        <w:t xml:space="preserve">Yingyi Bu, Bill Howe, Magdalena Balazinska, and Michael D. Ernst, </w:t>
      </w:r>
      <w:r w:rsidRPr="00A732A0">
        <w:rPr>
          <w:i/>
          <w:noProof/>
        </w:rPr>
        <w:t>HaLoop: Efficient Iterative Data Processing on Large Clusters</w:t>
      </w:r>
      <w:r>
        <w:rPr>
          <w:noProof/>
        </w:rPr>
        <w:t xml:space="preserve">, in </w:t>
      </w:r>
      <w:r w:rsidRPr="00A732A0">
        <w:rPr>
          <w:i/>
          <w:noProof/>
        </w:rPr>
        <w:t>The 36th International Conference on Very Large Data Bases</w:t>
      </w:r>
      <w:r>
        <w:rPr>
          <w:noProof/>
        </w:rPr>
        <w:t xml:space="preserve">. September 13-17, 2010, VLDB Endowment: Vol. 3. Singapore. </w:t>
      </w:r>
      <w:hyperlink r:id="rId20" w:history="1">
        <w:r w:rsidRPr="00A732A0">
          <w:rPr>
            <w:rStyle w:val="Hyperlink"/>
            <w:noProof/>
          </w:rPr>
          <w:t>http://www.ics.uci.edu/~yingyib/papers/HaLoop_camera_ready.pdf</w:t>
        </w:r>
      </w:hyperlink>
      <w:r>
        <w:rPr>
          <w:noProof/>
        </w:rPr>
        <w:t xml:space="preserve">. </w:t>
      </w:r>
      <w:bookmarkEnd w:id="13"/>
    </w:p>
    <w:p w:rsidR="00A732A0" w:rsidRDefault="00A732A0" w:rsidP="00A732A0">
      <w:pPr>
        <w:ind w:left="720" w:hanging="720"/>
        <w:rPr>
          <w:noProof/>
        </w:rPr>
      </w:pPr>
      <w:bookmarkStart w:id="14" w:name="_ENREF_14"/>
      <w:r>
        <w:rPr>
          <w:noProof/>
        </w:rPr>
        <w:t>14.</w:t>
      </w:r>
      <w:r>
        <w:rPr>
          <w:noProof/>
        </w:rPr>
        <w:tab/>
        <w:t xml:space="preserve">SALSA Group. </w:t>
      </w:r>
      <w:r w:rsidRPr="00A732A0">
        <w:rPr>
          <w:i/>
          <w:noProof/>
        </w:rPr>
        <w:t>Iterative MapReduce</w:t>
      </w:r>
      <w:r>
        <w:rPr>
          <w:noProof/>
        </w:rPr>
        <w:t xml:space="preserve">.  2010  [accessed 2010 November 7]; Twister Home Page Available from: </w:t>
      </w:r>
      <w:hyperlink r:id="rId21" w:history="1">
        <w:r w:rsidRPr="00A732A0">
          <w:rPr>
            <w:rStyle w:val="Hyperlink"/>
            <w:noProof/>
          </w:rPr>
          <w:t>http://www.iterativemapreduce.org/</w:t>
        </w:r>
      </w:hyperlink>
      <w:r>
        <w:rPr>
          <w:noProof/>
        </w:rPr>
        <w:t>.</w:t>
      </w:r>
      <w:bookmarkEnd w:id="14"/>
    </w:p>
    <w:p w:rsidR="00A732A0" w:rsidRDefault="00A732A0" w:rsidP="00A732A0">
      <w:pPr>
        <w:ind w:left="720" w:hanging="720"/>
        <w:rPr>
          <w:noProof/>
        </w:rPr>
      </w:pPr>
      <w:bookmarkStart w:id="15" w:name="_ENREF_15"/>
      <w:r>
        <w:rPr>
          <w:noProof/>
        </w:rPr>
        <w:t>15.</w:t>
      </w:r>
      <w:r>
        <w:rPr>
          <w:noProof/>
        </w:rPr>
        <w:tab/>
        <w:t xml:space="preserve">J.Ekanayake, H.Li, B.Zhang, T.Gunarathne, S.Bae, J.Qiu, and G.Fox, </w:t>
      </w:r>
      <w:r w:rsidRPr="00A732A0">
        <w:rPr>
          <w:i/>
          <w:noProof/>
        </w:rPr>
        <w:t>Twister: A Runtime for iterative MapReduce</w:t>
      </w:r>
      <w:r>
        <w:rPr>
          <w:noProof/>
        </w:rPr>
        <w:t xml:space="preserve">, in </w:t>
      </w:r>
      <w:r w:rsidRPr="00A732A0">
        <w:rPr>
          <w:i/>
          <w:noProof/>
        </w:rPr>
        <w:t>Proceedings of the First International Workshop on MapReduce and its Applications of ACM HPDC 2010 conference June 20-25, 2010</w:t>
      </w:r>
      <w:r>
        <w:rPr>
          <w:noProof/>
        </w:rPr>
        <w:t xml:space="preserve">. 2010, ACM. Chicago,  Illinois. </w:t>
      </w:r>
      <w:hyperlink r:id="rId22" w:history="1">
        <w:r w:rsidRPr="00A732A0">
          <w:rPr>
            <w:rStyle w:val="Hyperlink"/>
            <w:noProof/>
          </w:rPr>
          <w:t>http://grids.ucs.indiana.edu/ptliupages/publications/hpdc-camera-ready-submission.pdf</w:t>
        </w:r>
      </w:hyperlink>
      <w:r>
        <w:rPr>
          <w:noProof/>
        </w:rPr>
        <w:t xml:space="preserve">. </w:t>
      </w:r>
      <w:bookmarkEnd w:id="15"/>
    </w:p>
    <w:p w:rsidR="00A732A0" w:rsidRDefault="00A732A0" w:rsidP="00A732A0">
      <w:pPr>
        <w:ind w:left="720" w:hanging="720"/>
        <w:rPr>
          <w:noProof/>
        </w:rPr>
      </w:pPr>
      <w:bookmarkStart w:id="16" w:name="_ENREF_16"/>
      <w:r>
        <w:rPr>
          <w:noProof/>
        </w:rPr>
        <w:t>16.</w:t>
      </w:r>
      <w:r>
        <w:rPr>
          <w:noProof/>
        </w:rPr>
        <w:tab/>
        <w:t xml:space="preserve">Matei Zaharia, Mosharaf Chowdhury, Michael J. Franklin, Scott Shenker, and Ion Stoica, </w:t>
      </w:r>
      <w:r w:rsidRPr="00A732A0">
        <w:rPr>
          <w:i/>
          <w:noProof/>
        </w:rPr>
        <w:t>Spark: Cluster Computing with Working Sets</w:t>
      </w:r>
      <w:r>
        <w:rPr>
          <w:noProof/>
        </w:rPr>
        <w:t xml:space="preserve">, in </w:t>
      </w:r>
      <w:r w:rsidRPr="00A732A0">
        <w:rPr>
          <w:i/>
          <w:noProof/>
        </w:rPr>
        <w:t>2nd USENIX Workshop on Hot Topics in Cloud Computing (HotCloud '10)</w:t>
      </w:r>
      <w:r>
        <w:rPr>
          <w:noProof/>
        </w:rPr>
        <w:t xml:space="preserve">. June 22, 2010. Boston. </w:t>
      </w:r>
      <w:hyperlink r:id="rId23" w:history="1">
        <w:r w:rsidRPr="00A732A0">
          <w:rPr>
            <w:rStyle w:val="Hyperlink"/>
            <w:noProof/>
          </w:rPr>
          <w:t>http://www.cs.berkeley.edu/~franklin/Papers/hotcloud.pdf</w:t>
        </w:r>
      </w:hyperlink>
      <w:r>
        <w:rPr>
          <w:noProof/>
        </w:rPr>
        <w:t xml:space="preserve">. </w:t>
      </w:r>
      <w:bookmarkEnd w:id="16"/>
    </w:p>
    <w:p w:rsidR="00A732A0" w:rsidRDefault="00A732A0" w:rsidP="00A732A0">
      <w:pPr>
        <w:ind w:left="720" w:hanging="720"/>
        <w:rPr>
          <w:noProof/>
        </w:rPr>
      </w:pPr>
      <w:bookmarkStart w:id="17" w:name="_ENREF_17"/>
      <w:r>
        <w:rPr>
          <w:noProof/>
        </w:rPr>
        <w:t>17.</w:t>
      </w:r>
      <w:r>
        <w:rPr>
          <w:noProof/>
        </w:rPr>
        <w:tab/>
      </w:r>
      <w:r w:rsidRPr="00A732A0">
        <w:rPr>
          <w:i/>
          <w:noProof/>
        </w:rPr>
        <w:t xml:space="preserve"> Parallel Linear Algebra for Scalable Multi-core Architectures (PLASMA) project</w:t>
      </w:r>
      <w:r>
        <w:rPr>
          <w:noProof/>
        </w:rPr>
        <w:t xml:space="preserve">.   [accessed 2012 September 6]; Available from: </w:t>
      </w:r>
      <w:hyperlink r:id="rId24" w:history="1">
        <w:r w:rsidRPr="00A732A0">
          <w:rPr>
            <w:rStyle w:val="Hyperlink"/>
            <w:noProof/>
          </w:rPr>
          <w:t>http://icl.cs.utk.edu/plasma/index.html</w:t>
        </w:r>
      </w:hyperlink>
      <w:r>
        <w:rPr>
          <w:noProof/>
        </w:rPr>
        <w:t>.</w:t>
      </w:r>
      <w:bookmarkEnd w:id="17"/>
    </w:p>
    <w:p w:rsidR="00A732A0" w:rsidRDefault="00A732A0" w:rsidP="00A732A0">
      <w:pPr>
        <w:ind w:left="720" w:hanging="720"/>
        <w:rPr>
          <w:noProof/>
        </w:rPr>
      </w:pPr>
      <w:bookmarkStart w:id="18" w:name="_ENREF_18"/>
      <w:r>
        <w:rPr>
          <w:noProof/>
        </w:rPr>
        <w:t>18.</w:t>
      </w:r>
      <w:r>
        <w:rPr>
          <w:noProof/>
        </w:rPr>
        <w:tab/>
      </w:r>
      <w:r w:rsidRPr="00A732A0">
        <w:rPr>
          <w:i/>
          <w:noProof/>
        </w:rPr>
        <w:t>The Comprehensive R Archive Network</w:t>
      </w:r>
      <w:r>
        <w:rPr>
          <w:noProof/>
        </w:rPr>
        <w:t xml:space="preserve">.   [accessed 2012 August 22]; Available from: </w:t>
      </w:r>
      <w:hyperlink r:id="rId25" w:history="1">
        <w:r w:rsidRPr="00A732A0">
          <w:rPr>
            <w:rStyle w:val="Hyperlink"/>
            <w:noProof/>
          </w:rPr>
          <w:t>http://cran.r-project.org/</w:t>
        </w:r>
      </w:hyperlink>
      <w:r>
        <w:rPr>
          <w:noProof/>
        </w:rPr>
        <w:t>.</w:t>
      </w:r>
      <w:bookmarkEnd w:id="18"/>
    </w:p>
    <w:p w:rsidR="00A732A0" w:rsidRDefault="00A732A0" w:rsidP="00A732A0">
      <w:pPr>
        <w:ind w:left="720" w:hanging="720"/>
        <w:rPr>
          <w:noProof/>
        </w:rPr>
      </w:pPr>
      <w:bookmarkStart w:id="19" w:name="_ENREF_19"/>
      <w:r>
        <w:rPr>
          <w:noProof/>
        </w:rPr>
        <w:t>19.</w:t>
      </w:r>
      <w:r>
        <w:rPr>
          <w:noProof/>
        </w:rPr>
        <w:tab/>
      </w:r>
      <w:r w:rsidRPr="00A732A0">
        <w:rPr>
          <w:i/>
          <w:noProof/>
        </w:rPr>
        <w:t xml:space="preserve">Apache Mahout Scalable machine learning and data mining </w:t>
      </w:r>
      <w:r>
        <w:rPr>
          <w:noProof/>
        </w:rPr>
        <w:t xml:space="preserve">[accessed 2012 August 22]; Available from: </w:t>
      </w:r>
      <w:hyperlink r:id="rId26" w:history="1">
        <w:r w:rsidRPr="00A732A0">
          <w:rPr>
            <w:rStyle w:val="Hyperlink"/>
            <w:noProof/>
          </w:rPr>
          <w:t>http://mahout.apache.org/</w:t>
        </w:r>
      </w:hyperlink>
      <w:r>
        <w:rPr>
          <w:noProof/>
        </w:rPr>
        <w:t>.</w:t>
      </w:r>
      <w:bookmarkEnd w:id="19"/>
    </w:p>
    <w:p w:rsidR="00A732A0" w:rsidRDefault="00A732A0" w:rsidP="00A732A0">
      <w:pPr>
        <w:ind w:left="720" w:hanging="720"/>
        <w:rPr>
          <w:noProof/>
        </w:rPr>
      </w:pPr>
      <w:bookmarkStart w:id="20" w:name="_ENREF_20"/>
      <w:r>
        <w:rPr>
          <w:noProof/>
        </w:rPr>
        <w:t>20.</w:t>
      </w:r>
      <w:r>
        <w:rPr>
          <w:noProof/>
        </w:rPr>
        <w:tab/>
        <w:t xml:space="preserve">Shantenu Jha, Murray Cole, Daniel S. Katz, Manish Parashar, Omer Rana, and J. Weissman, </w:t>
      </w:r>
      <w:r w:rsidRPr="00A732A0">
        <w:rPr>
          <w:i/>
          <w:noProof/>
        </w:rPr>
        <w:t xml:space="preserve">Distributed Computing Practice for Large-Scale Science &amp; Engineering Applications </w:t>
      </w:r>
      <w:r>
        <w:rPr>
          <w:noProof/>
        </w:rPr>
        <w:t xml:space="preserve">Concurrency and Computation: Practice and Experience (in press), 2012. </w:t>
      </w:r>
      <w:bookmarkEnd w:id="20"/>
    </w:p>
    <w:p w:rsidR="00A732A0" w:rsidRDefault="00A732A0" w:rsidP="00A732A0">
      <w:pPr>
        <w:ind w:left="720" w:hanging="720"/>
        <w:rPr>
          <w:noProof/>
        </w:rPr>
      </w:pPr>
      <w:bookmarkStart w:id="21" w:name="_ENREF_21"/>
      <w:r>
        <w:rPr>
          <w:noProof/>
        </w:rPr>
        <w:t>21.</w:t>
      </w:r>
      <w:r>
        <w:rPr>
          <w:noProof/>
        </w:rPr>
        <w:tab/>
        <w:t xml:space="preserve">Andre Luckow, Mark Santcroos, Ole Weidner, Andre Merzky, Pradeep Mantha, and Shantenu Jha, </w:t>
      </w:r>
      <w:r w:rsidRPr="00A732A0">
        <w:rPr>
          <w:i/>
          <w:noProof/>
        </w:rPr>
        <w:t>P*: A Model of Pilot-Abstractions</w:t>
      </w:r>
      <w:r>
        <w:rPr>
          <w:noProof/>
        </w:rPr>
        <w:t xml:space="preserve">, in </w:t>
      </w:r>
      <w:r w:rsidRPr="00A732A0">
        <w:rPr>
          <w:i/>
          <w:noProof/>
        </w:rPr>
        <w:t>8th IEEE International Conference on e-Science</w:t>
      </w:r>
      <w:r>
        <w:rPr>
          <w:noProof/>
        </w:rPr>
        <w:t xml:space="preserve">. 2012. </w:t>
      </w:r>
      <w:bookmarkEnd w:id="21"/>
    </w:p>
    <w:p w:rsidR="00A732A0" w:rsidRDefault="00A732A0" w:rsidP="00A732A0">
      <w:pPr>
        <w:ind w:left="720" w:hanging="720"/>
        <w:rPr>
          <w:noProof/>
        </w:rPr>
      </w:pPr>
      <w:bookmarkStart w:id="22" w:name="_ENREF_22"/>
      <w:r>
        <w:rPr>
          <w:noProof/>
        </w:rPr>
        <w:t>22.</w:t>
      </w:r>
      <w:r>
        <w:rPr>
          <w:noProof/>
        </w:rPr>
        <w:tab/>
        <w:t xml:space="preserve">Pradeep Kumar Mantha, Andre Luckow, and S. Jha, </w:t>
      </w:r>
      <w:r w:rsidRPr="00A732A0">
        <w:rPr>
          <w:i/>
          <w:noProof/>
        </w:rPr>
        <w:t>Pilot-MapReduce: an extensible and flexible MapReduce implementation for distributed data</w:t>
      </w:r>
      <w:r>
        <w:rPr>
          <w:noProof/>
        </w:rPr>
        <w:t xml:space="preserve">, in </w:t>
      </w:r>
      <w:r w:rsidRPr="00A732A0">
        <w:rPr>
          <w:i/>
          <w:noProof/>
        </w:rPr>
        <w:t>Third international workshop on MapReduce and its Applications</w:t>
      </w:r>
      <w:r>
        <w:rPr>
          <w:noProof/>
        </w:rPr>
        <w:t xml:space="preserve">. 2012. </w:t>
      </w:r>
      <w:bookmarkEnd w:id="22"/>
    </w:p>
    <w:p w:rsidR="00A732A0" w:rsidRDefault="00A732A0" w:rsidP="00A732A0">
      <w:pPr>
        <w:ind w:left="720" w:hanging="720"/>
        <w:rPr>
          <w:noProof/>
        </w:rPr>
      </w:pPr>
      <w:bookmarkStart w:id="23" w:name="_ENREF_23"/>
      <w:r>
        <w:rPr>
          <w:noProof/>
        </w:rPr>
        <w:t>23.</w:t>
      </w:r>
      <w:r>
        <w:rPr>
          <w:noProof/>
        </w:rPr>
        <w:tab/>
        <w:t xml:space="preserve">Apache. </w:t>
      </w:r>
      <w:r w:rsidRPr="00A732A0">
        <w:rPr>
          <w:i/>
          <w:noProof/>
        </w:rPr>
        <w:t>HDFS Overview</w:t>
      </w:r>
      <w:r>
        <w:rPr>
          <w:noProof/>
        </w:rPr>
        <w:t xml:space="preserve">.  2010  [accessed 2010 November 6]; Available from: </w:t>
      </w:r>
      <w:hyperlink r:id="rId27" w:history="1">
        <w:r w:rsidRPr="00A732A0">
          <w:rPr>
            <w:rStyle w:val="Hyperlink"/>
            <w:noProof/>
          </w:rPr>
          <w:t>http://hadoop.apache.org/hdfs/</w:t>
        </w:r>
      </w:hyperlink>
      <w:r>
        <w:rPr>
          <w:noProof/>
        </w:rPr>
        <w:t>.</w:t>
      </w:r>
      <w:bookmarkEnd w:id="23"/>
    </w:p>
    <w:p w:rsidR="00A732A0" w:rsidRDefault="00A732A0" w:rsidP="00A732A0">
      <w:pPr>
        <w:ind w:left="720" w:hanging="720"/>
        <w:rPr>
          <w:noProof/>
        </w:rPr>
      </w:pPr>
      <w:bookmarkStart w:id="24" w:name="_ENREF_24"/>
      <w:r>
        <w:rPr>
          <w:noProof/>
        </w:rPr>
        <w:t>24.</w:t>
      </w:r>
      <w:r>
        <w:rPr>
          <w:noProof/>
        </w:rPr>
        <w:tab/>
        <w:t xml:space="preserve">Jonathan Klinginsmith, M. Mahoui, and Y. M. Wu, </w:t>
      </w:r>
      <w:r w:rsidRPr="00A732A0">
        <w:rPr>
          <w:i/>
          <w:noProof/>
        </w:rPr>
        <w:t>Towards Reproducible eScience in the Cloud.</w:t>
      </w:r>
      <w:r>
        <w:rPr>
          <w:noProof/>
        </w:rPr>
        <w:t xml:space="preserve">, in </w:t>
      </w:r>
      <w:r w:rsidRPr="00A732A0">
        <w:rPr>
          <w:i/>
          <w:noProof/>
        </w:rPr>
        <w:t>Third International Conference on Cloud Computing Technology and Science (CloudCom)</w:t>
      </w:r>
      <w:r>
        <w:rPr>
          <w:noProof/>
        </w:rPr>
        <w:t>. November 29 - December 1, 2011. DOI: 10.1109/CloudCom.2011.89.</w:t>
      </w:r>
      <w:bookmarkEnd w:id="24"/>
    </w:p>
    <w:p w:rsidR="00A732A0" w:rsidRDefault="00A732A0" w:rsidP="00A732A0">
      <w:pPr>
        <w:ind w:left="720" w:hanging="720"/>
        <w:rPr>
          <w:noProof/>
        </w:rPr>
      </w:pPr>
      <w:bookmarkStart w:id="25" w:name="_ENREF_25"/>
      <w:r>
        <w:rPr>
          <w:noProof/>
        </w:rPr>
        <w:t>25.</w:t>
      </w:r>
      <w:r>
        <w:rPr>
          <w:noProof/>
        </w:rPr>
        <w:tab/>
        <w:t xml:space="preserve">Jonathan Klinginsmith and Judy Qiu, </w:t>
      </w:r>
      <w:r w:rsidRPr="00A732A0">
        <w:rPr>
          <w:i/>
          <w:noProof/>
        </w:rPr>
        <w:t>Using Cloud Computing for Scalable, Reproducible Experimentation</w:t>
      </w:r>
      <w:r>
        <w:rPr>
          <w:noProof/>
        </w:rPr>
        <w:t xml:space="preserve">. August, 2012. </w:t>
      </w:r>
      <w:bookmarkEnd w:id="25"/>
    </w:p>
    <w:p w:rsidR="00A732A0" w:rsidRDefault="00A732A0" w:rsidP="00A732A0">
      <w:pPr>
        <w:ind w:left="720" w:hanging="720"/>
        <w:rPr>
          <w:noProof/>
        </w:rPr>
      </w:pPr>
      <w:bookmarkStart w:id="26" w:name="_ENREF_26"/>
      <w:r>
        <w:rPr>
          <w:noProof/>
        </w:rPr>
        <w:t>26.</w:t>
      </w:r>
      <w:r>
        <w:rPr>
          <w:noProof/>
        </w:rPr>
        <w:tab/>
        <w:t>Gregor von Laszewski, Hyungro Lee, Javier Diaz, Fugang Wang, Koji Tanaka, Shubhada Karavinkoppa, Geoffrey C. Fox, and Tom Furlani,</w:t>
      </w:r>
      <w:r w:rsidRPr="00A732A0">
        <w:rPr>
          <w:i/>
          <w:noProof/>
        </w:rPr>
        <w:t xml:space="preserve"> Design of an Accounting and Metric-based Cloud-shifting and Cloud-seeding framework for Federated Clouds and Bare-metal </w:t>
      </w:r>
      <w:r w:rsidRPr="00A732A0">
        <w:rPr>
          <w:i/>
          <w:noProof/>
        </w:rPr>
        <w:lastRenderedPageBreak/>
        <w:t>Environments</w:t>
      </w:r>
      <w:r>
        <w:rPr>
          <w:noProof/>
        </w:rPr>
        <w:t xml:space="preserve">, in </w:t>
      </w:r>
      <w:r w:rsidRPr="00A732A0">
        <w:rPr>
          <w:i/>
          <w:noProof/>
        </w:rPr>
        <w:t>Workshop on Cloud Services, Federation, and the 8th Open Cirrus Summit</w:t>
      </w:r>
      <w:r>
        <w:rPr>
          <w:noProof/>
        </w:rPr>
        <w:t xml:space="preserve">. September 21, 2012. San Jose, CA (USA). </w:t>
      </w:r>
      <w:hyperlink r:id="rId28" w:history="1">
        <w:r w:rsidRPr="00A732A0">
          <w:rPr>
            <w:rStyle w:val="Hyperlink"/>
            <w:noProof/>
          </w:rPr>
          <w:t>http://grids.ucs.indiana.edu/ptliupages/publications/p25-vonLaszewski.pdf</w:t>
        </w:r>
      </w:hyperlink>
      <w:r>
        <w:rPr>
          <w:noProof/>
        </w:rPr>
        <w:t xml:space="preserve">. </w:t>
      </w:r>
      <w:bookmarkEnd w:id="26"/>
    </w:p>
    <w:p w:rsidR="00A732A0" w:rsidRDefault="00A732A0" w:rsidP="00A732A0">
      <w:pPr>
        <w:ind w:left="720" w:hanging="720"/>
        <w:rPr>
          <w:noProof/>
        </w:rPr>
      </w:pPr>
      <w:bookmarkStart w:id="27" w:name="_ENREF_27"/>
      <w:r>
        <w:rPr>
          <w:noProof/>
        </w:rPr>
        <w:t>27.</w:t>
      </w:r>
      <w:r>
        <w:rPr>
          <w:noProof/>
        </w:rPr>
        <w:tab/>
        <w:t xml:space="preserve">Geoffrey C. Fox, Gregor von Laszewski, Javier Diaz, Kate Keahey, Jose Fortes, Renato Figueiredo, Shava Smallen, Warren Smith, and Andrew Grimshaw, </w:t>
      </w:r>
      <w:r w:rsidRPr="00A732A0">
        <w:rPr>
          <w:i/>
          <w:noProof/>
        </w:rPr>
        <w:t>FutureGrid - a reconfigurable testbed for Cloud, HPC and Grid Computing</w:t>
      </w:r>
      <w:r>
        <w:rPr>
          <w:noProof/>
        </w:rPr>
        <w:t xml:space="preserve">, Chapter  in </w:t>
      </w:r>
      <w:r w:rsidRPr="00A732A0">
        <w:rPr>
          <w:i/>
          <w:noProof/>
        </w:rPr>
        <w:t>On the Road to Exascale Computing: Contemporary Architectures in High Performance Computing</w:t>
      </w:r>
      <w:r>
        <w:rPr>
          <w:noProof/>
        </w:rPr>
        <w:t xml:space="preserve">, Jeff Vetter, Editor. 2012, Chapman &amp; Hall/CRC Press </w:t>
      </w:r>
      <w:hyperlink r:id="rId29" w:history="1">
        <w:r w:rsidRPr="00A732A0">
          <w:rPr>
            <w:rStyle w:val="Hyperlink"/>
            <w:noProof/>
          </w:rPr>
          <w:t>http://grids.ucs.indiana.edu/ptliupages/publications/sitka-chapter.pdf</w:t>
        </w:r>
      </w:hyperlink>
      <w:r>
        <w:rPr>
          <w:noProof/>
        </w:rPr>
        <w:t xml:space="preserve">  </w:t>
      </w:r>
      <w:bookmarkEnd w:id="27"/>
    </w:p>
    <w:p w:rsidR="00A732A0" w:rsidRDefault="00A732A0" w:rsidP="00A732A0">
      <w:pPr>
        <w:ind w:left="720" w:hanging="720"/>
        <w:rPr>
          <w:noProof/>
        </w:rPr>
      </w:pPr>
      <w:bookmarkStart w:id="28" w:name="_ENREF_28"/>
      <w:r>
        <w:rPr>
          <w:noProof/>
        </w:rPr>
        <w:t>28.</w:t>
      </w:r>
      <w:r>
        <w:rPr>
          <w:noProof/>
        </w:rPr>
        <w:tab/>
        <w:t xml:space="preserve">Javier Diaz, Gregor von Laszewski, Fugang Wang, and Geoffrey Fox, </w:t>
      </w:r>
      <w:r w:rsidRPr="00A732A0">
        <w:rPr>
          <w:i/>
          <w:noProof/>
        </w:rPr>
        <w:t>Abstract Image Management and Universal Image Registration for Cloud and HPC Infrastructures</w:t>
      </w:r>
      <w:r>
        <w:rPr>
          <w:noProof/>
        </w:rPr>
        <w:t xml:space="preserve">, in </w:t>
      </w:r>
      <w:r w:rsidRPr="00A732A0">
        <w:rPr>
          <w:i/>
          <w:noProof/>
        </w:rPr>
        <w:t xml:space="preserve">IEEE CLOUD 2012 5th International Conference on Cloud Computing </w:t>
      </w:r>
      <w:r>
        <w:rPr>
          <w:noProof/>
        </w:rPr>
        <w:t xml:space="preserve">June 24-29 2012. Hyatt Regency Waikiki Resort and Spa, Honolulu, Hawaii, USA </w:t>
      </w:r>
      <w:hyperlink r:id="rId30" w:history="1">
        <w:r w:rsidRPr="00A732A0">
          <w:rPr>
            <w:rStyle w:val="Hyperlink"/>
            <w:noProof/>
          </w:rPr>
          <w:t>http://grids.ucs.indiana.edu/ptliupages/publications/jdiaz-IEEECloud2012_id-4656.pdf</w:t>
        </w:r>
      </w:hyperlink>
      <w:r>
        <w:rPr>
          <w:noProof/>
        </w:rPr>
        <w:t xml:space="preserve"> </w:t>
      </w:r>
      <w:bookmarkEnd w:id="28"/>
    </w:p>
    <w:p w:rsidR="00A732A0" w:rsidRDefault="00A732A0" w:rsidP="00A732A0">
      <w:pPr>
        <w:ind w:left="720" w:hanging="720"/>
        <w:rPr>
          <w:noProof/>
        </w:rPr>
      </w:pPr>
      <w:bookmarkStart w:id="29" w:name="_ENREF_29"/>
      <w:r>
        <w:rPr>
          <w:noProof/>
        </w:rPr>
        <w:t>29.</w:t>
      </w:r>
      <w:r>
        <w:rPr>
          <w:noProof/>
        </w:rPr>
        <w:tab/>
        <w:t xml:space="preserve">J. Diaz, A. J. Younge, G. von Laszewski, F. Wang, and G. C. Fox, </w:t>
      </w:r>
      <w:r w:rsidRPr="00A732A0">
        <w:rPr>
          <w:i/>
          <w:noProof/>
        </w:rPr>
        <w:t>Grappling cloud infrastructure services with a generic image repository</w:t>
      </w:r>
      <w:r>
        <w:rPr>
          <w:noProof/>
        </w:rPr>
        <w:t xml:space="preserve">, in </w:t>
      </w:r>
      <w:r w:rsidRPr="00A732A0">
        <w:rPr>
          <w:i/>
          <w:noProof/>
        </w:rPr>
        <w:t>CCA11: Cloud Computing and Its Applications</w:t>
      </w:r>
      <w:r>
        <w:rPr>
          <w:noProof/>
        </w:rPr>
        <w:t xml:space="preserve">. April 12-13, 2011. Argonne National Laboratory, USA. </w:t>
      </w:r>
      <w:hyperlink r:id="rId31" w:history="1">
        <w:r w:rsidRPr="00A732A0">
          <w:rPr>
            <w:rStyle w:val="Hyperlink"/>
            <w:noProof/>
          </w:rPr>
          <w:t>http://grids.ucs.indiana.edu/ptliupages/publications/11-imagerepo-cca.pdf</w:t>
        </w:r>
      </w:hyperlink>
      <w:r>
        <w:rPr>
          <w:noProof/>
        </w:rPr>
        <w:t xml:space="preserve">. </w:t>
      </w:r>
      <w:bookmarkEnd w:id="29"/>
    </w:p>
    <w:p w:rsidR="00A732A0" w:rsidRDefault="00A732A0" w:rsidP="00A732A0">
      <w:pPr>
        <w:ind w:left="720" w:hanging="720"/>
        <w:rPr>
          <w:noProof/>
        </w:rPr>
      </w:pPr>
      <w:bookmarkStart w:id="30" w:name="_ENREF_30"/>
      <w:r>
        <w:rPr>
          <w:noProof/>
        </w:rPr>
        <w:t>30.</w:t>
      </w:r>
      <w:r>
        <w:rPr>
          <w:noProof/>
        </w:rPr>
        <w:tab/>
        <w:t xml:space="preserve">Javier Diaz, Gregor von Laszewski, Fugang Wang, Andrew J. Younge, and Geoffrey Fox, </w:t>
      </w:r>
      <w:r w:rsidRPr="00A732A0">
        <w:rPr>
          <w:i/>
          <w:noProof/>
        </w:rPr>
        <w:t>FutureGrid Image Repository: A Generic Catalog and Storage System for Heterogeneous Virtual Machine Images</w:t>
      </w:r>
      <w:r>
        <w:rPr>
          <w:noProof/>
        </w:rPr>
        <w:t xml:space="preserve">, in </w:t>
      </w:r>
      <w:r w:rsidRPr="00A732A0">
        <w:rPr>
          <w:i/>
          <w:noProof/>
        </w:rPr>
        <w:t>3rd IEEE International Conference CloudCom on Cloud Computing Technology and Science</w:t>
      </w:r>
      <w:r>
        <w:rPr>
          <w:noProof/>
        </w:rPr>
        <w:t xml:space="preserve">. November 29 - December 1 2011. Athens Greece. </w:t>
      </w:r>
      <w:hyperlink r:id="rId32" w:history="1">
        <w:r w:rsidRPr="00A732A0">
          <w:rPr>
            <w:rStyle w:val="Hyperlink"/>
            <w:noProof/>
          </w:rPr>
          <w:t>http://grids.ucs.indiana.edu/ptliupages/publications/jdiazCloudCom2011.pdf</w:t>
        </w:r>
      </w:hyperlink>
      <w:r>
        <w:rPr>
          <w:noProof/>
        </w:rPr>
        <w:t xml:space="preserve"> </w:t>
      </w:r>
      <w:bookmarkEnd w:id="30"/>
    </w:p>
    <w:bookmarkEnd w:id="1"/>
    <w:p w:rsidR="00A732A0" w:rsidRDefault="00A732A0" w:rsidP="00A732A0">
      <w:pPr>
        <w:rPr>
          <w:noProof/>
        </w:rPr>
      </w:pPr>
    </w:p>
    <w:p w:rsidR="004C3CC6" w:rsidRPr="00B23F5B" w:rsidRDefault="003F19B2" w:rsidP="00A24321">
      <w:r>
        <w:fldChar w:fldCharType="end"/>
      </w:r>
    </w:p>
    <w:sectPr w:rsidR="004C3CC6" w:rsidRPr="00B23F5B" w:rsidSect="002140E4">
      <w:footerReference w:type="default" r:id="rI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666E" w:rsidRDefault="005B666E">
      <w:r>
        <w:separator/>
      </w:r>
    </w:p>
  </w:endnote>
  <w:endnote w:type="continuationSeparator" w:id="0">
    <w:p w:rsidR="005B666E" w:rsidRDefault="005B66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PHV">
    <w:altName w:val="Arial"/>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7345629"/>
      <w:docPartObj>
        <w:docPartGallery w:val="Page Numbers (Bottom of Page)"/>
        <w:docPartUnique/>
      </w:docPartObj>
    </w:sdtPr>
    <w:sdtEndPr>
      <w:rPr>
        <w:noProof/>
      </w:rPr>
    </w:sdtEndPr>
    <w:sdtContent>
      <w:p w:rsidR="008844D6" w:rsidRDefault="008844D6">
        <w:pPr>
          <w:pStyle w:val="Footer"/>
          <w:jc w:val="center"/>
        </w:pPr>
        <w:r>
          <w:fldChar w:fldCharType="begin"/>
        </w:r>
        <w:r>
          <w:instrText xml:space="preserve"> PAGE   \* MERGEFORMAT </w:instrText>
        </w:r>
        <w:r>
          <w:fldChar w:fldCharType="separate"/>
        </w:r>
        <w:r w:rsidR="0083397F">
          <w:rPr>
            <w:noProof/>
          </w:rPr>
          <w:t>5</w:t>
        </w:r>
        <w:r>
          <w:rPr>
            <w:noProof/>
          </w:rPr>
          <w:fldChar w:fldCharType="end"/>
        </w:r>
      </w:p>
    </w:sdtContent>
  </w:sdt>
  <w:p w:rsidR="008844D6" w:rsidRDefault="008844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666E" w:rsidRDefault="005B666E">
      <w:r>
        <w:separator/>
      </w:r>
    </w:p>
  </w:footnote>
  <w:footnote w:type="continuationSeparator" w:id="0">
    <w:p w:rsidR="005B666E" w:rsidRDefault="005B666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Description: https://mail.google.com/mail/u/0/images/cleardot.gif" style="width:.6pt;height:.6pt;visibility:visible;mso-wrap-style:square" o:bullet="t">
        <v:imagedata r:id="rId1" o:title="cleardot"/>
      </v:shape>
    </w:pict>
  </w:numPicBullet>
  <w:abstractNum w:abstractNumId="0">
    <w:nsid w:val="30864325"/>
    <w:multiLevelType w:val="hybridMultilevel"/>
    <w:tmpl w:val="2DB009CA"/>
    <w:lvl w:ilvl="0" w:tplc="F460943E">
      <w:start w:val="1"/>
      <w:numFmt w:val="bullet"/>
      <w:lvlText w:val=""/>
      <w:lvlPicBulletId w:val="0"/>
      <w:lvlJc w:val="left"/>
      <w:pPr>
        <w:tabs>
          <w:tab w:val="num" w:pos="720"/>
        </w:tabs>
        <w:ind w:left="720" w:hanging="360"/>
      </w:pPr>
      <w:rPr>
        <w:rFonts w:ascii="Symbol" w:hAnsi="Symbol" w:hint="default"/>
      </w:rPr>
    </w:lvl>
    <w:lvl w:ilvl="1" w:tplc="7B62F5A2" w:tentative="1">
      <w:start w:val="1"/>
      <w:numFmt w:val="bullet"/>
      <w:lvlText w:val=""/>
      <w:lvlJc w:val="left"/>
      <w:pPr>
        <w:tabs>
          <w:tab w:val="num" w:pos="1440"/>
        </w:tabs>
        <w:ind w:left="1440" w:hanging="360"/>
      </w:pPr>
      <w:rPr>
        <w:rFonts w:ascii="Symbol" w:hAnsi="Symbol" w:hint="default"/>
      </w:rPr>
    </w:lvl>
    <w:lvl w:ilvl="2" w:tplc="FEEA0CAE" w:tentative="1">
      <w:start w:val="1"/>
      <w:numFmt w:val="bullet"/>
      <w:lvlText w:val=""/>
      <w:lvlJc w:val="left"/>
      <w:pPr>
        <w:tabs>
          <w:tab w:val="num" w:pos="2160"/>
        </w:tabs>
        <w:ind w:left="2160" w:hanging="360"/>
      </w:pPr>
      <w:rPr>
        <w:rFonts w:ascii="Symbol" w:hAnsi="Symbol" w:hint="default"/>
      </w:rPr>
    </w:lvl>
    <w:lvl w:ilvl="3" w:tplc="B79ECBB8" w:tentative="1">
      <w:start w:val="1"/>
      <w:numFmt w:val="bullet"/>
      <w:lvlText w:val=""/>
      <w:lvlJc w:val="left"/>
      <w:pPr>
        <w:tabs>
          <w:tab w:val="num" w:pos="2880"/>
        </w:tabs>
        <w:ind w:left="2880" w:hanging="360"/>
      </w:pPr>
      <w:rPr>
        <w:rFonts w:ascii="Symbol" w:hAnsi="Symbol" w:hint="default"/>
      </w:rPr>
    </w:lvl>
    <w:lvl w:ilvl="4" w:tplc="06705172" w:tentative="1">
      <w:start w:val="1"/>
      <w:numFmt w:val="bullet"/>
      <w:lvlText w:val=""/>
      <w:lvlJc w:val="left"/>
      <w:pPr>
        <w:tabs>
          <w:tab w:val="num" w:pos="3600"/>
        </w:tabs>
        <w:ind w:left="3600" w:hanging="360"/>
      </w:pPr>
      <w:rPr>
        <w:rFonts w:ascii="Symbol" w:hAnsi="Symbol" w:hint="default"/>
      </w:rPr>
    </w:lvl>
    <w:lvl w:ilvl="5" w:tplc="DAE2AD5C" w:tentative="1">
      <w:start w:val="1"/>
      <w:numFmt w:val="bullet"/>
      <w:lvlText w:val=""/>
      <w:lvlJc w:val="left"/>
      <w:pPr>
        <w:tabs>
          <w:tab w:val="num" w:pos="4320"/>
        </w:tabs>
        <w:ind w:left="4320" w:hanging="360"/>
      </w:pPr>
      <w:rPr>
        <w:rFonts w:ascii="Symbol" w:hAnsi="Symbol" w:hint="default"/>
      </w:rPr>
    </w:lvl>
    <w:lvl w:ilvl="6" w:tplc="106EAD46" w:tentative="1">
      <w:start w:val="1"/>
      <w:numFmt w:val="bullet"/>
      <w:lvlText w:val=""/>
      <w:lvlJc w:val="left"/>
      <w:pPr>
        <w:tabs>
          <w:tab w:val="num" w:pos="5040"/>
        </w:tabs>
        <w:ind w:left="5040" w:hanging="360"/>
      </w:pPr>
      <w:rPr>
        <w:rFonts w:ascii="Symbol" w:hAnsi="Symbol" w:hint="default"/>
      </w:rPr>
    </w:lvl>
    <w:lvl w:ilvl="7" w:tplc="E626E856" w:tentative="1">
      <w:start w:val="1"/>
      <w:numFmt w:val="bullet"/>
      <w:lvlText w:val=""/>
      <w:lvlJc w:val="left"/>
      <w:pPr>
        <w:tabs>
          <w:tab w:val="num" w:pos="5760"/>
        </w:tabs>
        <w:ind w:left="5760" w:hanging="360"/>
      </w:pPr>
      <w:rPr>
        <w:rFonts w:ascii="Symbol" w:hAnsi="Symbol" w:hint="default"/>
      </w:rPr>
    </w:lvl>
    <w:lvl w:ilvl="8" w:tplc="DFA42C10" w:tentative="1">
      <w:start w:val="1"/>
      <w:numFmt w:val="bullet"/>
      <w:lvlText w:val=""/>
      <w:lvlJc w:val="left"/>
      <w:pPr>
        <w:tabs>
          <w:tab w:val="num" w:pos="6480"/>
        </w:tabs>
        <w:ind w:left="6480" w:hanging="360"/>
      </w:pPr>
      <w:rPr>
        <w:rFonts w:ascii="Symbol" w:hAnsi="Symbol" w:hint="default"/>
      </w:rPr>
    </w:lvl>
  </w:abstractNum>
  <w:abstractNum w:abstractNumId="1">
    <w:nsid w:val="427119E8"/>
    <w:multiLevelType w:val="hybridMultilevel"/>
    <w:tmpl w:val="0D1EAA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5C8807C2"/>
    <w:multiLevelType w:val="hybridMultilevel"/>
    <w:tmpl w:val="BC14C662"/>
    <w:lvl w:ilvl="0" w:tplc="C81683B0">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62F63BD7"/>
    <w:multiLevelType w:val="multilevel"/>
    <w:tmpl w:val="A75C1D8E"/>
    <w:lvl w:ilvl="0">
      <w:start w:val="1"/>
      <w:numFmt w:val="decimal"/>
      <w:pStyle w:val="Heading1"/>
      <w:lvlText w:val="%1."/>
      <w:lvlJc w:val="left"/>
      <w:pPr>
        <w:ind w:left="61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3"/>
  </w:num>
  <w:num w:numId="2">
    <w:abstractNumId w:val="2"/>
  </w:num>
  <w:num w:numId="3">
    <w:abstractNumId w:val="1"/>
  </w:num>
  <w:num w:numId="4">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1&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2285&lt;/item&gt;&lt;item&gt;2421&lt;/item&gt;&lt;item&gt;2487&lt;/item&gt;&lt;item&gt;2635&lt;/item&gt;&lt;item&gt;2978&lt;/item&gt;&lt;item&gt;3134&lt;/item&gt;&lt;item&gt;3268&lt;/item&gt;&lt;item&gt;3353&lt;/item&gt;&lt;item&gt;3502&lt;/item&gt;&lt;item&gt;3503&lt;/item&gt;&lt;item&gt;4425&lt;/item&gt;&lt;item&gt;4527&lt;/item&gt;&lt;item&gt;4538&lt;/item&gt;&lt;item&gt;4553&lt;/item&gt;&lt;item&gt;4573&lt;/item&gt;&lt;item&gt;4579&lt;/item&gt;&lt;item&gt;4583&lt;/item&gt;&lt;item&gt;4646&lt;/item&gt;&lt;item&gt;4684&lt;/item&gt;&lt;item&gt;4688&lt;/item&gt;&lt;item&gt;4689&lt;/item&gt;&lt;item&gt;4690&lt;/item&gt;&lt;item&gt;4691&lt;/item&gt;&lt;item&gt;4703&lt;/item&gt;&lt;item&gt;4823&lt;/item&gt;&lt;item&gt;4824&lt;/item&gt;&lt;item&gt;4825&lt;/item&gt;&lt;item&gt;4828&lt;/item&gt;&lt;/record-ids&gt;&lt;/item&gt;&lt;/Libraries&gt;"/>
  </w:docVars>
  <w:rsids>
    <w:rsidRoot w:val="00726E0B"/>
    <w:rsid w:val="00007087"/>
    <w:rsid w:val="00015701"/>
    <w:rsid w:val="00024BF7"/>
    <w:rsid w:val="000337E1"/>
    <w:rsid w:val="00034338"/>
    <w:rsid w:val="00036DA2"/>
    <w:rsid w:val="00037F84"/>
    <w:rsid w:val="00045995"/>
    <w:rsid w:val="00047204"/>
    <w:rsid w:val="00047D02"/>
    <w:rsid w:val="00062279"/>
    <w:rsid w:val="000722BC"/>
    <w:rsid w:val="00077315"/>
    <w:rsid w:val="0008397F"/>
    <w:rsid w:val="0009171A"/>
    <w:rsid w:val="00092312"/>
    <w:rsid w:val="00093245"/>
    <w:rsid w:val="000D0CF9"/>
    <w:rsid w:val="000D18CD"/>
    <w:rsid w:val="000D325F"/>
    <w:rsid w:val="000D3612"/>
    <w:rsid w:val="000D4B63"/>
    <w:rsid w:val="000E1EBF"/>
    <w:rsid w:val="000F29F3"/>
    <w:rsid w:val="000F3DD9"/>
    <w:rsid w:val="000F51D7"/>
    <w:rsid w:val="001011CD"/>
    <w:rsid w:val="00103160"/>
    <w:rsid w:val="00103E2C"/>
    <w:rsid w:val="00117353"/>
    <w:rsid w:val="001237FF"/>
    <w:rsid w:val="00125427"/>
    <w:rsid w:val="00125C9B"/>
    <w:rsid w:val="001270EE"/>
    <w:rsid w:val="0013172D"/>
    <w:rsid w:val="00133517"/>
    <w:rsid w:val="001336DB"/>
    <w:rsid w:val="0013605F"/>
    <w:rsid w:val="00140910"/>
    <w:rsid w:val="00146562"/>
    <w:rsid w:val="00150408"/>
    <w:rsid w:val="0015249D"/>
    <w:rsid w:val="001527D2"/>
    <w:rsid w:val="001556AE"/>
    <w:rsid w:val="00156291"/>
    <w:rsid w:val="00162853"/>
    <w:rsid w:val="00162AE0"/>
    <w:rsid w:val="00163B41"/>
    <w:rsid w:val="00163F3B"/>
    <w:rsid w:val="00170ECE"/>
    <w:rsid w:val="0017239A"/>
    <w:rsid w:val="00174B6F"/>
    <w:rsid w:val="00190D23"/>
    <w:rsid w:val="00196911"/>
    <w:rsid w:val="00197754"/>
    <w:rsid w:val="001A497F"/>
    <w:rsid w:val="001A4C3F"/>
    <w:rsid w:val="001C067C"/>
    <w:rsid w:val="001C110E"/>
    <w:rsid w:val="001C1653"/>
    <w:rsid w:val="001D408F"/>
    <w:rsid w:val="001E403C"/>
    <w:rsid w:val="001F0E55"/>
    <w:rsid w:val="001F156C"/>
    <w:rsid w:val="001F419D"/>
    <w:rsid w:val="00200690"/>
    <w:rsid w:val="00203552"/>
    <w:rsid w:val="00210A1D"/>
    <w:rsid w:val="00212ECA"/>
    <w:rsid w:val="002140E4"/>
    <w:rsid w:val="00215FD5"/>
    <w:rsid w:val="002216EB"/>
    <w:rsid w:val="002234EA"/>
    <w:rsid w:val="0022492F"/>
    <w:rsid w:val="002265DF"/>
    <w:rsid w:val="00226ED2"/>
    <w:rsid w:val="0023059B"/>
    <w:rsid w:val="002354A6"/>
    <w:rsid w:val="00241BD9"/>
    <w:rsid w:val="00245EC4"/>
    <w:rsid w:val="002524F5"/>
    <w:rsid w:val="00263510"/>
    <w:rsid w:val="00270168"/>
    <w:rsid w:val="00272D90"/>
    <w:rsid w:val="002746A6"/>
    <w:rsid w:val="00281CFC"/>
    <w:rsid w:val="00285BD4"/>
    <w:rsid w:val="00287A6B"/>
    <w:rsid w:val="00292D4F"/>
    <w:rsid w:val="00294201"/>
    <w:rsid w:val="00295853"/>
    <w:rsid w:val="002B0D58"/>
    <w:rsid w:val="002B17A5"/>
    <w:rsid w:val="002C5B9B"/>
    <w:rsid w:val="002C5CB9"/>
    <w:rsid w:val="002C6E9D"/>
    <w:rsid w:val="002C79E9"/>
    <w:rsid w:val="002D1861"/>
    <w:rsid w:val="002D3B2F"/>
    <w:rsid w:val="002D3F62"/>
    <w:rsid w:val="002D7BBF"/>
    <w:rsid w:val="002E03C4"/>
    <w:rsid w:val="002E0C5D"/>
    <w:rsid w:val="002E206B"/>
    <w:rsid w:val="002E335B"/>
    <w:rsid w:val="002E645D"/>
    <w:rsid w:val="002F1FC8"/>
    <w:rsid w:val="002F776E"/>
    <w:rsid w:val="00300437"/>
    <w:rsid w:val="00303BD8"/>
    <w:rsid w:val="00303DC1"/>
    <w:rsid w:val="003063A2"/>
    <w:rsid w:val="00306CC0"/>
    <w:rsid w:val="003158E6"/>
    <w:rsid w:val="003177A4"/>
    <w:rsid w:val="003256E2"/>
    <w:rsid w:val="003266D5"/>
    <w:rsid w:val="00326D42"/>
    <w:rsid w:val="00327819"/>
    <w:rsid w:val="00333343"/>
    <w:rsid w:val="00336FD2"/>
    <w:rsid w:val="00345C70"/>
    <w:rsid w:val="00350AC1"/>
    <w:rsid w:val="00353B2C"/>
    <w:rsid w:val="003568DF"/>
    <w:rsid w:val="00356C9E"/>
    <w:rsid w:val="00357A1A"/>
    <w:rsid w:val="00360958"/>
    <w:rsid w:val="003812BA"/>
    <w:rsid w:val="00382B75"/>
    <w:rsid w:val="003A2C6E"/>
    <w:rsid w:val="003A5007"/>
    <w:rsid w:val="003A573A"/>
    <w:rsid w:val="003A7556"/>
    <w:rsid w:val="003B0145"/>
    <w:rsid w:val="003B03E6"/>
    <w:rsid w:val="003B0D98"/>
    <w:rsid w:val="003B4233"/>
    <w:rsid w:val="003B6339"/>
    <w:rsid w:val="003C1CFF"/>
    <w:rsid w:val="003C6357"/>
    <w:rsid w:val="003D066F"/>
    <w:rsid w:val="003D57F5"/>
    <w:rsid w:val="003D635B"/>
    <w:rsid w:val="003E34EA"/>
    <w:rsid w:val="003E7CF8"/>
    <w:rsid w:val="003E7F70"/>
    <w:rsid w:val="003F19B2"/>
    <w:rsid w:val="003F2A74"/>
    <w:rsid w:val="003F41B6"/>
    <w:rsid w:val="003F503E"/>
    <w:rsid w:val="00400AA2"/>
    <w:rsid w:val="00400D43"/>
    <w:rsid w:val="00401763"/>
    <w:rsid w:val="00404CAE"/>
    <w:rsid w:val="00425175"/>
    <w:rsid w:val="00436CC2"/>
    <w:rsid w:val="00441E95"/>
    <w:rsid w:val="00445DF5"/>
    <w:rsid w:val="00447C5E"/>
    <w:rsid w:val="00452806"/>
    <w:rsid w:val="004556EE"/>
    <w:rsid w:val="00455A9B"/>
    <w:rsid w:val="00460062"/>
    <w:rsid w:val="004606B6"/>
    <w:rsid w:val="00466BE6"/>
    <w:rsid w:val="004704F1"/>
    <w:rsid w:val="00475E7F"/>
    <w:rsid w:val="00481F28"/>
    <w:rsid w:val="004901B3"/>
    <w:rsid w:val="00490B81"/>
    <w:rsid w:val="004A0F9B"/>
    <w:rsid w:val="004B4CAB"/>
    <w:rsid w:val="004B599A"/>
    <w:rsid w:val="004B7DFD"/>
    <w:rsid w:val="004C2EC6"/>
    <w:rsid w:val="004C3CC6"/>
    <w:rsid w:val="004C5973"/>
    <w:rsid w:val="004D6532"/>
    <w:rsid w:val="004E1B8B"/>
    <w:rsid w:val="004F1E86"/>
    <w:rsid w:val="004F264A"/>
    <w:rsid w:val="004F421D"/>
    <w:rsid w:val="00500296"/>
    <w:rsid w:val="00502C3C"/>
    <w:rsid w:val="0050332B"/>
    <w:rsid w:val="005073E1"/>
    <w:rsid w:val="00507CC4"/>
    <w:rsid w:val="00510E36"/>
    <w:rsid w:val="00510E97"/>
    <w:rsid w:val="00516858"/>
    <w:rsid w:val="0053007E"/>
    <w:rsid w:val="00531103"/>
    <w:rsid w:val="00537289"/>
    <w:rsid w:val="00553DCC"/>
    <w:rsid w:val="00562943"/>
    <w:rsid w:val="00571D79"/>
    <w:rsid w:val="0057240E"/>
    <w:rsid w:val="005750EB"/>
    <w:rsid w:val="00582C1C"/>
    <w:rsid w:val="005832FF"/>
    <w:rsid w:val="0058363E"/>
    <w:rsid w:val="00583DF2"/>
    <w:rsid w:val="00596A1B"/>
    <w:rsid w:val="005A2AB0"/>
    <w:rsid w:val="005A5E53"/>
    <w:rsid w:val="005B43AD"/>
    <w:rsid w:val="005B666E"/>
    <w:rsid w:val="005B7634"/>
    <w:rsid w:val="005C23A8"/>
    <w:rsid w:val="005C59C8"/>
    <w:rsid w:val="005C76E6"/>
    <w:rsid w:val="005D04E0"/>
    <w:rsid w:val="005D353B"/>
    <w:rsid w:val="005D68AA"/>
    <w:rsid w:val="005D78E3"/>
    <w:rsid w:val="005E0526"/>
    <w:rsid w:val="005E4326"/>
    <w:rsid w:val="005E5783"/>
    <w:rsid w:val="00602AF3"/>
    <w:rsid w:val="00606AA2"/>
    <w:rsid w:val="0061023C"/>
    <w:rsid w:val="00611E45"/>
    <w:rsid w:val="006136F8"/>
    <w:rsid w:val="006158A9"/>
    <w:rsid w:val="006330EC"/>
    <w:rsid w:val="006337B1"/>
    <w:rsid w:val="006348EA"/>
    <w:rsid w:val="00634E25"/>
    <w:rsid w:val="00635F67"/>
    <w:rsid w:val="00641165"/>
    <w:rsid w:val="00647D72"/>
    <w:rsid w:val="00651053"/>
    <w:rsid w:val="0065195B"/>
    <w:rsid w:val="00652B39"/>
    <w:rsid w:val="00653388"/>
    <w:rsid w:val="0065362F"/>
    <w:rsid w:val="006539F4"/>
    <w:rsid w:val="00654BDB"/>
    <w:rsid w:val="00661732"/>
    <w:rsid w:val="00674ADC"/>
    <w:rsid w:val="0068058F"/>
    <w:rsid w:val="00680645"/>
    <w:rsid w:val="006842A8"/>
    <w:rsid w:val="00686850"/>
    <w:rsid w:val="006917DF"/>
    <w:rsid w:val="00693E35"/>
    <w:rsid w:val="00694EAA"/>
    <w:rsid w:val="00696B7A"/>
    <w:rsid w:val="00697B5B"/>
    <w:rsid w:val="006A490E"/>
    <w:rsid w:val="006A4E36"/>
    <w:rsid w:val="006B104C"/>
    <w:rsid w:val="006B6F8E"/>
    <w:rsid w:val="006B7BF8"/>
    <w:rsid w:val="006B7CC9"/>
    <w:rsid w:val="006C18A5"/>
    <w:rsid w:val="006C7B0E"/>
    <w:rsid w:val="006D58E3"/>
    <w:rsid w:val="006D6DD1"/>
    <w:rsid w:val="006D7FE9"/>
    <w:rsid w:val="006E07B9"/>
    <w:rsid w:val="006E0C63"/>
    <w:rsid w:val="006E5BC2"/>
    <w:rsid w:val="006E5C8E"/>
    <w:rsid w:val="006E6DC2"/>
    <w:rsid w:val="006F1478"/>
    <w:rsid w:val="006F2BEA"/>
    <w:rsid w:val="006F3B54"/>
    <w:rsid w:val="006F7B2F"/>
    <w:rsid w:val="006F7E40"/>
    <w:rsid w:val="00703B17"/>
    <w:rsid w:val="007071EE"/>
    <w:rsid w:val="00712BB8"/>
    <w:rsid w:val="00714D30"/>
    <w:rsid w:val="007206E6"/>
    <w:rsid w:val="00726E0B"/>
    <w:rsid w:val="0073525F"/>
    <w:rsid w:val="00741E36"/>
    <w:rsid w:val="00745E55"/>
    <w:rsid w:val="00750A27"/>
    <w:rsid w:val="00753C18"/>
    <w:rsid w:val="00766541"/>
    <w:rsid w:val="0076691A"/>
    <w:rsid w:val="00774BB2"/>
    <w:rsid w:val="00776C13"/>
    <w:rsid w:val="0078057C"/>
    <w:rsid w:val="00781216"/>
    <w:rsid w:val="00784035"/>
    <w:rsid w:val="00791114"/>
    <w:rsid w:val="007927E5"/>
    <w:rsid w:val="007A1620"/>
    <w:rsid w:val="007A6C21"/>
    <w:rsid w:val="007B04A7"/>
    <w:rsid w:val="007B239E"/>
    <w:rsid w:val="007B486A"/>
    <w:rsid w:val="007C03B8"/>
    <w:rsid w:val="007C2340"/>
    <w:rsid w:val="007C480D"/>
    <w:rsid w:val="007C78F5"/>
    <w:rsid w:val="007D25C3"/>
    <w:rsid w:val="007D2E81"/>
    <w:rsid w:val="007D4220"/>
    <w:rsid w:val="007E1272"/>
    <w:rsid w:val="007F1D42"/>
    <w:rsid w:val="007F2252"/>
    <w:rsid w:val="007F377B"/>
    <w:rsid w:val="007F3A92"/>
    <w:rsid w:val="007F5233"/>
    <w:rsid w:val="007F60D2"/>
    <w:rsid w:val="00802644"/>
    <w:rsid w:val="008108F5"/>
    <w:rsid w:val="00811D9B"/>
    <w:rsid w:val="00814B26"/>
    <w:rsid w:val="00815364"/>
    <w:rsid w:val="00821F89"/>
    <w:rsid w:val="008250B9"/>
    <w:rsid w:val="0083397F"/>
    <w:rsid w:val="008340B4"/>
    <w:rsid w:val="0084307F"/>
    <w:rsid w:val="0084661E"/>
    <w:rsid w:val="00854C0E"/>
    <w:rsid w:val="00857A6A"/>
    <w:rsid w:val="00863835"/>
    <w:rsid w:val="00866C7A"/>
    <w:rsid w:val="00870097"/>
    <w:rsid w:val="00871EBF"/>
    <w:rsid w:val="0087627D"/>
    <w:rsid w:val="0087639C"/>
    <w:rsid w:val="00881347"/>
    <w:rsid w:val="008844D6"/>
    <w:rsid w:val="00887551"/>
    <w:rsid w:val="008913A7"/>
    <w:rsid w:val="00897D36"/>
    <w:rsid w:val="008A5BF6"/>
    <w:rsid w:val="008A68AF"/>
    <w:rsid w:val="008B4B45"/>
    <w:rsid w:val="008B7697"/>
    <w:rsid w:val="008C2459"/>
    <w:rsid w:val="008C618C"/>
    <w:rsid w:val="008D085F"/>
    <w:rsid w:val="008D7146"/>
    <w:rsid w:val="008D7F9B"/>
    <w:rsid w:val="008E426B"/>
    <w:rsid w:val="008F2901"/>
    <w:rsid w:val="008F63A2"/>
    <w:rsid w:val="008F7180"/>
    <w:rsid w:val="008F72A2"/>
    <w:rsid w:val="00902505"/>
    <w:rsid w:val="00903058"/>
    <w:rsid w:val="00906D7C"/>
    <w:rsid w:val="0091152F"/>
    <w:rsid w:val="0091396C"/>
    <w:rsid w:val="00925F74"/>
    <w:rsid w:val="0092725F"/>
    <w:rsid w:val="00930D4F"/>
    <w:rsid w:val="009317CE"/>
    <w:rsid w:val="00937B2C"/>
    <w:rsid w:val="00944148"/>
    <w:rsid w:val="0095447C"/>
    <w:rsid w:val="009566A8"/>
    <w:rsid w:val="0097614D"/>
    <w:rsid w:val="0098616C"/>
    <w:rsid w:val="009864E5"/>
    <w:rsid w:val="009A0107"/>
    <w:rsid w:val="009A0BEC"/>
    <w:rsid w:val="009A1951"/>
    <w:rsid w:val="009A21BD"/>
    <w:rsid w:val="009A395A"/>
    <w:rsid w:val="009A4F7D"/>
    <w:rsid w:val="009A7080"/>
    <w:rsid w:val="009B7A0E"/>
    <w:rsid w:val="009C1548"/>
    <w:rsid w:val="009C70DE"/>
    <w:rsid w:val="009C74C4"/>
    <w:rsid w:val="009D140E"/>
    <w:rsid w:val="009D38FA"/>
    <w:rsid w:val="009E1933"/>
    <w:rsid w:val="009E71B1"/>
    <w:rsid w:val="009F2BE5"/>
    <w:rsid w:val="009F333E"/>
    <w:rsid w:val="009F4228"/>
    <w:rsid w:val="009F637A"/>
    <w:rsid w:val="00A001BD"/>
    <w:rsid w:val="00A01803"/>
    <w:rsid w:val="00A02513"/>
    <w:rsid w:val="00A02885"/>
    <w:rsid w:val="00A043CA"/>
    <w:rsid w:val="00A10055"/>
    <w:rsid w:val="00A12203"/>
    <w:rsid w:val="00A1272F"/>
    <w:rsid w:val="00A24321"/>
    <w:rsid w:val="00A27A78"/>
    <w:rsid w:val="00A30ED9"/>
    <w:rsid w:val="00A339F0"/>
    <w:rsid w:val="00A33FBD"/>
    <w:rsid w:val="00A46832"/>
    <w:rsid w:val="00A529DD"/>
    <w:rsid w:val="00A567E5"/>
    <w:rsid w:val="00A62B30"/>
    <w:rsid w:val="00A66E2C"/>
    <w:rsid w:val="00A712D2"/>
    <w:rsid w:val="00A732A0"/>
    <w:rsid w:val="00A748F4"/>
    <w:rsid w:val="00A7772C"/>
    <w:rsid w:val="00A80BBA"/>
    <w:rsid w:val="00A90081"/>
    <w:rsid w:val="00A9174F"/>
    <w:rsid w:val="00A95932"/>
    <w:rsid w:val="00AA20E9"/>
    <w:rsid w:val="00AB161E"/>
    <w:rsid w:val="00AB2947"/>
    <w:rsid w:val="00AB3224"/>
    <w:rsid w:val="00AB73BA"/>
    <w:rsid w:val="00AC7784"/>
    <w:rsid w:val="00AD03F2"/>
    <w:rsid w:val="00AD37D2"/>
    <w:rsid w:val="00AE0B4F"/>
    <w:rsid w:val="00AF0BC6"/>
    <w:rsid w:val="00AF18FC"/>
    <w:rsid w:val="00B00E54"/>
    <w:rsid w:val="00B067E0"/>
    <w:rsid w:val="00B107E7"/>
    <w:rsid w:val="00B10B28"/>
    <w:rsid w:val="00B10DF6"/>
    <w:rsid w:val="00B10FE5"/>
    <w:rsid w:val="00B21C47"/>
    <w:rsid w:val="00B23F5B"/>
    <w:rsid w:val="00B44483"/>
    <w:rsid w:val="00B46E55"/>
    <w:rsid w:val="00B51AFC"/>
    <w:rsid w:val="00B55D76"/>
    <w:rsid w:val="00B60D3A"/>
    <w:rsid w:val="00B703AB"/>
    <w:rsid w:val="00B773BE"/>
    <w:rsid w:val="00B926A6"/>
    <w:rsid w:val="00B93659"/>
    <w:rsid w:val="00BA0CA3"/>
    <w:rsid w:val="00BA0FFB"/>
    <w:rsid w:val="00BB5AB9"/>
    <w:rsid w:val="00BB63C0"/>
    <w:rsid w:val="00BB714C"/>
    <w:rsid w:val="00BC3507"/>
    <w:rsid w:val="00BC77D6"/>
    <w:rsid w:val="00BD0645"/>
    <w:rsid w:val="00BD34C7"/>
    <w:rsid w:val="00BD3A09"/>
    <w:rsid w:val="00BD516A"/>
    <w:rsid w:val="00BD675B"/>
    <w:rsid w:val="00BE0077"/>
    <w:rsid w:val="00BE3C94"/>
    <w:rsid w:val="00BE788B"/>
    <w:rsid w:val="00BF0455"/>
    <w:rsid w:val="00BF3C4A"/>
    <w:rsid w:val="00BF6B93"/>
    <w:rsid w:val="00BF7377"/>
    <w:rsid w:val="00C02112"/>
    <w:rsid w:val="00C03ECC"/>
    <w:rsid w:val="00C04C2A"/>
    <w:rsid w:val="00C07551"/>
    <w:rsid w:val="00C14833"/>
    <w:rsid w:val="00C14ED7"/>
    <w:rsid w:val="00C21AEA"/>
    <w:rsid w:val="00C26B52"/>
    <w:rsid w:val="00C272C2"/>
    <w:rsid w:val="00C34659"/>
    <w:rsid w:val="00C3780B"/>
    <w:rsid w:val="00C401B4"/>
    <w:rsid w:val="00C43BDF"/>
    <w:rsid w:val="00C451A0"/>
    <w:rsid w:val="00C4576E"/>
    <w:rsid w:val="00C5158D"/>
    <w:rsid w:val="00C5239C"/>
    <w:rsid w:val="00C55090"/>
    <w:rsid w:val="00C5548A"/>
    <w:rsid w:val="00C60C0E"/>
    <w:rsid w:val="00C61993"/>
    <w:rsid w:val="00C65764"/>
    <w:rsid w:val="00C66F12"/>
    <w:rsid w:val="00C71B7E"/>
    <w:rsid w:val="00C750F6"/>
    <w:rsid w:val="00C77C03"/>
    <w:rsid w:val="00C92293"/>
    <w:rsid w:val="00C922FC"/>
    <w:rsid w:val="00C9588E"/>
    <w:rsid w:val="00CA2A6D"/>
    <w:rsid w:val="00CA5869"/>
    <w:rsid w:val="00CA701A"/>
    <w:rsid w:val="00CB6428"/>
    <w:rsid w:val="00CD2719"/>
    <w:rsid w:val="00CD3A40"/>
    <w:rsid w:val="00CD65B5"/>
    <w:rsid w:val="00CE2AE3"/>
    <w:rsid w:val="00CE4D09"/>
    <w:rsid w:val="00CE744D"/>
    <w:rsid w:val="00CF1C45"/>
    <w:rsid w:val="00CF450A"/>
    <w:rsid w:val="00CF7318"/>
    <w:rsid w:val="00D02415"/>
    <w:rsid w:val="00D101E8"/>
    <w:rsid w:val="00D107BD"/>
    <w:rsid w:val="00D10DAA"/>
    <w:rsid w:val="00D11674"/>
    <w:rsid w:val="00D1287B"/>
    <w:rsid w:val="00D154BC"/>
    <w:rsid w:val="00D26DAF"/>
    <w:rsid w:val="00D40056"/>
    <w:rsid w:val="00D40207"/>
    <w:rsid w:val="00D42F05"/>
    <w:rsid w:val="00D51ECD"/>
    <w:rsid w:val="00D51FE1"/>
    <w:rsid w:val="00D559B5"/>
    <w:rsid w:val="00D63148"/>
    <w:rsid w:val="00D647D6"/>
    <w:rsid w:val="00D73513"/>
    <w:rsid w:val="00D73E19"/>
    <w:rsid w:val="00D7520D"/>
    <w:rsid w:val="00D774AA"/>
    <w:rsid w:val="00D91156"/>
    <w:rsid w:val="00D92985"/>
    <w:rsid w:val="00D96457"/>
    <w:rsid w:val="00D97BB2"/>
    <w:rsid w:val="00DA0707"/>
    <w:rsid w:val="00DA41DA"/>
    <w:rsid w:val="00DA4C29"/>
    <w:rsid w:val="00DA57E4"/>
    <w:rsid w:val="00DA745E"/>
    <w:rsid w:val="00DB0858"/>
    <w:rsid w:val="00DB5F42"/>
    <w:rsid w:val="00DC0706"/>
    <w:rsid w:val="00DD0F2E"/>
    <w:rsid w:val="00DE792F"/>
    <w:rsid w:val="00DE7DFF"/>
    <w:rsid w:val="00DF0BAE"/>
    <w:rsid w:val="00DF38C1"/>
    <w:rsid w:val="00DF517D"/>
    <w:rsid w:val="00E00551"/>
    <w:rsid w:val="00E031CF"/>
    <w:rsid w:val="00E06B2D"/>
    <w:rsid w:val="00E07A7A"/>
    <w:rsid w:val="00E13B48"/>
    <w:rsid w:val="00E207F6"/>
    <w:rsid w:val="00E21657"/>
    <w:rsid w:val="00E2760C"/>
    <w:rsid w:val="00E304E6"/>
    <w:rsid w:val="00E35FC3"/>
    <w:rsid w:val="00E455DA"/>
    <w:rsid w:val="00E55F7A"/>
    <w:rsid w:val="00E631CB"/>
    <w:rsid w:val="00E703D5"/>
    <w:rsid w:val="00E8440E"/>
    <w:rsid w:val="00E84FE5"/>
    <w:rsid w:val="00E86651"/>
    <w:rsid w:val="00E87E83"/>
    <w:rsid w:val="00E9284D"/>
    <w:rsid w:val="00EA1566"/>
    <w:rsid w:val="00EA2FF9"/>
    <w:rsid w:val="00EB45B0"/>
    <w:rsid w:val="00EB46F3"/>
    <w:rsid w:val="00EB67DE"/>
    <w:rsid w:val="00EB6DC7"/>
    <w:rsid w:val="00EC15A2"/>
    <w:rsid w:val="00EC56C8"/>
    <w:rsid w:val="00ED2BD1"/>
    <w:rsid w:val="00ED6FEF"/>
    <w:rsid w:val="00ED7736"/>
    <w:rsid w:val="00EE0E98"/>
    <w:rsid w:val="00EE256F"/>
    <w:rsid w:val="00EE2894"/>
    <w:rsid w:val="00EE5B2E"/>
    <w:rsid w:val="00EE68B8"/>
    <w:rsid w:val="00EE6D2B"/>
    <w:rsid w:val="00EE7082"/>
    <w:rsid w:val="00EF4E1B"/>
    <w:rsid w:val="00F13577"/>
    <w:rsid w:val="00F140C7"/>
    <w:rsid w:val="00F25BAE"/>
    <w:rsid w:val="00F27864"/>
    <w:rsid w:val="00F27B12"/>
    <w:rsid w:val="00F30889"/>
    <w:rsid w:val="00F3127A"/>
    <w:rsid w:val="00F4261A"/>
    <w:rsid w:val="00F4263C"/>
    <w:rsid w:val="00F455B7"/>
    <w:rsid w:val="00F47D3C"/>
    <w:rsid w:val="00F52C06"/>
    <w:rsid w:val="00F545F2"/>
    <w:rsid w:val="00F55C0B"/>
    <w:rsid w:val="00F62585"/>
    <w:rsid w:val="00F6290C"/>
    <w:rsid w:val="00F64A6D"/>
    <w:rsid w:val="00F656C8"/>
    <w:rsid w:val="00F70330"/>
    <w:rsid w:val="00F71DC4"/>
    <w:rsid w:val="00F82AE7"/>
    <w:rsid w:val="00F82C04"/>
    <w:rsid w:val="00F84E40"/>
    <w:rsid w:val="00F919CE"/>
    <w:rsid w:val="00FA11D0"/>
    <w:rsid w:val="00FA25A5"/>
    <w:rsid w:val="00FA7D30"/>
    <w:rsid w:val="00FB421C"/>
    <w:rsid w:val="00FC295A"/>
    <w:rsid w:val="00FC4034"/>
    <w:rsid w:val="00FD17AE"/>
    <w:rsid w:val="00FD5910"/>
    <w:rsid w:val="00FD65CB"/>
    <w:rsid w:val="00FE64DB"/>
    <w:rsid w:val="00FE65EE"/>
    <w:rsid w:val="00FF12D7"/>
    <w:rsid w:val="00FF6F6B"/>
    <w:rsid w:val="00FF782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uiPriority="35" w:qFormat="1"/>
    <w:lsdException w:name="Hyperlink" w:uiPriority="99"/>
    <w:lsdException w:name="No Spacing" w:uiPriority="1" w:qFormat="1"/>
    <w:lsdException w:name="Medium Shading 2 Accent 2" w:uiPriority="64"/>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24321"/>
    <w:pPr>
      <w:spacing w:after="0" w:line="240" w:lineRule="auto"/>
      <w:ind w:firstLine="288"/>
      <w:contextualSpacing/>
      <w:jc w:val="both"/>
    </w:pPr>
    <w:rPr>
      <w:rFonts w:ascii="Times New Roman" w:hAnsi="Times New Roman" w:cs="Times New Roman"/>
    </w:rPr>
  </w:style>
  <w:style w:type="paragraph" w:styleId="Heading1">
    <w:name w:val="heading 1"/>
    <w:basedOn w:val="Normal"/>
    <w:next w:val="Normal"/>
    <w:link w:val="Heading1Char"/>
    <w:uiPriority w:val="9"/>
    <w:qFormat/>
    <w:rsid w:val="00AA20E9"/>
    <w:pPr>
      <w:keepNext/>
      <w:keepLines/>
      <w:numPr>
        <w:numId w:val="1"/>
      </w:numPr>
      <w:spacing w:before="60"/>
      <w:ind w:left="619"/>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A24321"/>
    <w:pPr>
      <w:keepNext/>
      <w:keepLines/>
      <w:numPr>
        <w:ilvl w:val="1"/>
        <w:numId w:val="1"/>
      </w:numPr>
      <w:spacing w:before="60"/>
      <w:outlineLvl w:val="1"/>
    </w:pPr>
    <w:rPr>
      <w:rFonts w:eastAsiaTheme="majorEastAsia" w:cstheme="majorBidi"/>
      <w:b/>
      <w:bCs/>
      <w:i/>
      <w:szCs w:val="26"/>
    </w:rPr>
  </w:style>
  <w:style w:type="paragraph" w:styleId="Heading3">
    <w:name w:val="heading 3"/>
    <w:basedOn w:val="Heading2"/>
    <w:next w:val="Normal"/>
    <w:link w:val="Heading3Char"/>
    <w:uiPriority w:val="9"/>
    <w:unhideWhenUsed/>
    <w:qFormat/>
    <w:rsid w:val="00FD5910"/>
    <w:pPr>
      <w:numPr>
        <w:ilvl w:val="2"/>
      </w:numPr>
      <w:spacing w:before="0"/>
      <w:outlineLvl w:val="2"/>
    </w:pPr>
    <w:rPr>
      <w:bCs w:val="0"/>
    </w:rPr>
  </w:style>
  <w:style w:type="paragraph" w:styleId="Heading4">
    <w:name w:val="heading 4"/>
    <w:basedOn w:val="Normal"/>
    <w:next w:val="Normal"/>
    <w:link w:val="Heading4Char"/>
    <w:uiPriority w:val="9"/>
    <w:unhideWhenUsed/>
    <w:qFormat/>
    <w:rsid w:val="001C067C"/>
    <w:pPr>
      <w:keepNext/>
      <w:keepLines/>
      <w:numPr>
        <w:ilvl w:val="3"/>
        <w:numId w:val="1"/>
      </w:numPr>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A6C2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A6C2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A6C2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A6C2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A6C2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D58E3"/>
    <w:rPr>
      <w:rFonts w:ascii="Tahoma" w:hAnsi="Tahoma" w:cs="Tahoma"/>
      <w:sz w:val="16"/>
      <w:szCs w:val="16"/>
    </w:rPr>
  </w:style>
  <w:style w:type="character" w:customStyle="1" w:styleId="BalloonTextChar">
    <w:name w:val="Balloon Text Char"/>
    <w:basedOn w:val="DefaultParagraphFont"/>
    <w:link w:val="BalloonText"/>
    <w:uiPriority w:val="99"/>
    <w:semiHidden/>
    <w:rsid w:val="006D58E3"/>
    <w:rPr>
      <w:rFonts w:ascii="Tahoma" w:hAnsi="Tahoma" w:cs="Tahoma"/>
      <w:sz w:val="16"/>
      <w:szCs w:val="16"/>
    </w:rPr>
  </w:style>
  <w:style w:type="paragraph" w:styleId="NormalWeb">
    <w:name w:val="Normal (Web)"/>
    <w:basedOn w:val="Normal"/>
    <w:uiPriority w:val="99"/>
    <w:semiHidden/>
    <w:unhideWhenUsed/>
    <w:rsid w:val="006337B1"/>
    <w:pPr>
      <w:spacing w:before="100" w:beforeAutospacing="1" w:after="100" w:afterAutospacing="1"/>
    </w:pPr>
    <w:rPr>
      <w:sz w:val="24"/>
      <w:szCs w:val="24"/>
    </w:rPr>
  </w:style>
  <w:style w:type="character" w:customStyle="1" w:styleId="Heading2Char">
    <w:name w:val="Heading 2 Char"/>
    <w:basedOn w:val="DefaultParagraphFont"/>
    <w:link w:val="Heading2"/>
    <w:uiPriority w:val="9"/>
    <w:rsid w:val="00A24321"/>
    <w:rPr>
      <w:rFonts w:ascii="Times New Roman" w:eastAsiaTheme="majorEastAsia" w:hAnsi="Times New Roman" w:cstheme="majorBidi"/>
      <w:b/>
      <w:bCs/>
      <w:i/>
      <w:szCs w:val="26"/>
    </w:rPr>
  </w:style>
  <w:style w:type="paragraph" w:customStyle="1" w:styleId="FigCaption">
    <w:name w:val="FigCaption"/>
    <w:basedOn w:val="Normal"/>
    <w:link w:val="FigCaptionChar"/>
    <w:qFormat/>
    <w:rsid w:val="004C3CC6"/>
    <w:rPr>
      <w:i/>
      <w:sz w:val="20"/>
      <w:szCs w:val="20"/>
    </w:rPr>
  </w:style>
  <w:style w:type="character" w:customStyle="1" w:styleId="Heading3Char">
    <w:name w:val="Heading 3 Char"/>
    <w:basedOn w:val="DefaultParagraphFont"/>
    <w:link w:val="Heading3"/>
    <w:uiPriority w:val="9"/>
    <w:rsid w:val="00FD5910"/>
    <w:rPr>
      <w:rFonts w:ascii="Times New Roman" w:eastAsiaTheme="majorEastAsia" w:hAnsi="Times New Roman" w:cstheme="majorBidi"/>
      <w:b/>
      <w:i/>
      <w:szCs w:val="26"/>
    </w:rPr>
  </w:style>
  <w:style w:type="character" w:customStyle="1" w:styleId="FigCaptionChar">
    <w:name w:val="FigCaption Char"/>
    <w:basedOn w:val="DefaultParagraphFont"/>
    <w:link w:val="FigCaption"/>
    <w:rsid w:val="004C3CC6"/>
    <w:rPr>
      <w:rFonts w:ascii="Times New Roman" w:hAnsi="Times New Roman" w:cs="Times New Roman"/>
      <w:i/>
      <w:sz w:val="20"/>
      <w:szCs w:val="20"/>
    </w:rPr>
  </w:style>
  <w:style w:type="character" w:customStyle="1" w:styleId="Heading4Char">
    <w:name w:val="Heading 4 Char"/>
    <w:basedOn w:val="DefaultParagraphFont"/>
    <w:link w:val="Heading4"/>
    <w:uiPriority w:val="9"/>
    <w:rsid w:val="001C067C"/>
    <w:rPr>
      <w:rFonts w:asciiTheme="majorHAnsi" w:eastAsiaTheme="majorEastAsia" w:hAnsiTheme="majorHAnsi" w:cstheme="majorBidi"/>
      <w:b/>
      <w:bCs/>
      <w:i/>
      <w:iCs/>
      <w:color w:val="000000" w:themeColor="text1"/>
    </w:rPr>
  </w:style>
  <w:style w:type="character" w:customStyle="1" w:styleId="Heading1Char">
    <w:name w:val="Heading 1 Char"/>
    <w:basedOn w:val="DefaultParagraphFont"/>
    <w:link w:val="Heading1"/>
    <w:uiPriority w:val="9"/>
    <w:rsid w:val="00AA20E9"/>
    <w:rPr>
      <w:rFonts w:ascii="Times New Roman" w:eastAsiaTheme="majorEastAsia" w:hAnsi="Times New Roman" w:cstheme="majorBidi"/>
      <w:b/>
      <w:bCs/>
      <w:color w:val="000000" w:themeColor="text1"/>
      <w:szCs w:val="28"/>
    </w:rPr>
  </w:style>
  <w:style w:type="character" w:customStyle="1" w:styleId="Heading5Char">
    <w:name w:val="Heading 5 Char"/>
    <w:basedOn w:val="DefaultParagraphFont"/>
    <w:link w:val="Heading5"/>
    <w:uiPriority w:val="9"/>
    <w:semiHidden/>
    <w:rsid w:val="007A6C2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A6C2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A6C2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A6C2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A6C21"/>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674A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4261A"/>
    <w:pPr>
      <w:spacing w:after="120"/>
      <w:ind w:firstLine="0"/>
      <w:jc w:val="center"/>
    </w:pPr>
    <w:rPr>
      <w:b/>
      <w:bCs/>
      <w:sz w:val="20"/>
    </w:rPr>
  </w:style>
  <w:style w:type="character" w:styleId="Hyperlink">
    <w:name w:val="Hyperlink"/>
    <w:basedOn w:val="DefaultParagraphFont"/>
    <w:uiPriority w:val="99"/>
    <w:unhideWhenUsed/>
    <w:rsid w:val="00ED7736"/>
    <w:rPr>
      <w:color w:val="0000FF" w:themeColor="hyperlink"/>
      <w:u w:val="single"/>
    </w:rPr>
  </w:style>
  <w:style w:type="paragraph" w:styleId="ListParagraph">
    <w:name w:val="List Paragraph"/>
    <w:basedOn w:val="Normal"/>
    <w:uiPriority w:val="34"/>
    <w:qFormat/>
    <w:rsid w:val="00EB46F3"/>
    <w:pPr>
      <w:ind w:left="720"/>
    </w:pPr>
    <w:rPr>
      <w:rFonts w:asciiTheme="minorHAnsi" w:hAnsiTheme="minorHAnsi" w:cstheme="minorBidi"/>
      <w:sz w:val="24"/>
      <w:szCs w:val="24"/>
    </w:rPr>
  </w:style>
  <w:style w:type="paragraph" w:styleId="BodyText">
    <w:name w:val="Body Text"/>
    <w:basedOn w:val="Normal"/>
    <w:link w:val="BodyTextChar"/>
    <w:semiHidden/>
    <w:unhideWhenUsed/>
    <w:rsid w:val="00DA0707"/>
    <w:pPr>
      <w:spacing w:after="120" w:line="228" w:lineRule="auto"/>
    </w:pPr>
    <w:rPr>
      <w:rFonts w:eastAsia="SimSun"/>
      <w:spacing w:val="-1"/>
      <w:sz w:val="20"/>
      <w:szCs w:val="20"/>
    </w:rPr>
  </w:style>
  <w:style w:type="character" w:customStyle="1" w:styleId="BodyTextChar">
    <w:name w:val="Body Text Char"/>
    <w:basedOn w:val="DefaultParagraphFont"/>
    <w:link w:val="BodyText"/>
    <w:semiHidden/>
    <w:rsid w:val="00DA0707"/>
    <w:rPr>
      <w:rFonts w:ascii="Times New Roman" w:eastAsia="SimSun" w:hAnsi="Times New Roman" w:cs="Times New Roman"/>
      <w:spacing w:val="-1"/>
      <w:sz w:val="20"/>
      <w:szCs w:val="20"/>
    </w:rPr>
  </w:style>
  <w:style w:type="character" w:customStyle="1" w:styleId="apple-converted-space">
    <w:name w:val="apple-converted-space"/>
    <w:basedOn w:val="DefaultParagraphFont"/>
    <w:rsid w:val="00DE792F"/>
  </w:style>
  <w:style w:type="character" w:customStyle="1" w:styleId="gd">
    <w:name w:val="gd"/>
    <w:basedOn w:val="DefaultParagraphFont"/>
    <w:rsid w:val="00DE792F"/>
  </w:style>
  <w:style w:type="paragraph" w:styleId="NoSpacing">
    <w:name w:val="No Spacing"/>
    <w:basedOn w:val="Normal"/>
    <w:link w:val="NoSpacingChar"/>
    <w:uiPriority w:val="1"/>
    <w:qFormat/>
    <w:rsid w:val="0065195B"/>
  </w:style>
  <w:style w:type="paragraph" w:customStyle="1" w:styleId="TableContents">
    <w:name w:val="TableContents"/>
    <w:basedOn w:val="NoSpacing"/>
    <w:link w:val="TableContentsChar"/>
    <w:qFormat/>
    <w:rsid w:val="0065195B"/>
    <w:pPr>
      <w:spacing w:line="200" w:lineRule="exact"/>
      <w:ind w:firstLine="0"/>
    </w:pPr>
    <w:rPr>
      <w:sz w:val="20"/>
    </w:rPr>
  </w:style>
  <w:style w:type="character" w:customStyle="1" w:styleId="NoSpacingChar">
    <w:name w:val="No Spacing Char"/>
    <w:basedOn w:val="DefaultParagraphFont"/>
    <w:link w:val="NoSpacing"/>
    <w:uiPriority w:val="1"/>
    <w:rsid w:val="0065195B"/>
    <w:rPr>
      <w:rFonts w:ascii="Times New Roman" w:hAnsi="Times New Roman" w:cs="Times New Roman"/>
    </w:rPr>
  </w:style>
  <w:style w:type="character" w:customStyle="1" w:styleId="TableContentsChar">
    <w:name w:val="TableContents Char"/>
    <w:basedOn w:val="NoSpacingChar"/>
    <w:link w:val="TableContents"/>
    <w:rsid w:val="0065195B"/>
    <w:rPr>
      <w:rFonts w:ascii="Times New Roman" w:hAnsi="Times New Roman" w:cs="Times New Roman"/>
      <w:sz w:val="20"/>
    </w:rPr>
  </w:style>
  <w:style w:type="table" w:customStyle="1" w:styleId="TableGrid1">
    <w:name w:val="Table Grid1"/>
    <w:basedOn w:val="TableNormal"/>
    <w:next w:val="TableGrid"/>
    <w:uiPriority w:val="59"/>
    <w:rsid w:val="00E9284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F656C8"/>
    <w:rPr>
      <w:sz w:val="16"/>
      <w:szCs w:val="16"/>
    </w:rPr>
  </w:style>
  <w:style w:type="paragraph" w:styleId="CommentText">
    <w:name w:val="annotation text"/>
    <w:basedOn w:val="Normal"/>
    <w:link w:val="CommentTextChar"/>
    <w:rsid w:val="00F656C8"/>
    <w:rPr>
      <w:sz w:val="20"/>
      <w:szCs w:val="20"/>
    </w:rPr>
  </w:style>
  <w:style w:type="character" w:customStyle="1" w:styleId="CommentTextChar">
    <w:name w:val="Comment Text Char"/>
    <w:basedOn w:val="DefaultParagraphFont"/>
    <w:link w:val="CommentText"/>
    <w:rsid w:val="00F656C8"/>
    <w:rPr>
      <w:rFonts w:ascii="Times New Roman" w:hAnsi="Times New Roman" w:cs="Times New Roman"/>
      <w:sz w:val="20"/>
      <w:szCs w:val="20"/>
    </w:rPr>
  </w:style>
  <w:style w:type="paragraph" w:styleId="CommentSubject">
    <w:name w:val="annotation subject"/>
    <w:basedOn w:val="CommentText"/>
    <w:next w:val="CommentText"/>
    <w:link w:val="CommentSubjectChar"/>
    <w:rsid w:val="00F656C8"/>
    <w:rPr>
      <w:b/>
      <w:bCs/>
    </w:rPr>
  </w:style>
  <w:style w:type="character" w:customStyle="1" w:styleId="CommentSubjectChar">
    <w:name w:val="Comment Subject Char"/>
    <w:basedOn w:val="CommentTextChar"/>
    <w:link w:val="CommentSubject"/>
    <w:rsid w:val="00F656C8"/>
    <w:rPr>
      <w:rFonts w:ascii="Times New Roman" w:hAnsi="Times New Roman" w:cs="Times New Roman"/>
      <w:b/>
      <w:bCs/>
      <w:sz w:val="20"/>
      <w:szCs w:val="20"/>
    </w:rPr>
  </w:style>
  <w:style w:type="table" w:styleId="MediumShading2-Accent2">
    <w:name w:val="Medium Shading 2 Accent 2"/>
    <w:basedOn w:val="TableNormal"/>
    <w:uiPriority w:val="64"/>
    <w:rsid w:val="007B04A7"/>
    <w:pPr>
      <w:spacing w:after="0" w:line="240" w:lineRule="auto"/>
    </w:pPr>
    <w:rPr>
      <w:rFonts w:eastAsiaTheme="minorHAns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List">
    <w:name w:val="Colorful List"/>
    <w:basedOn w:val="TableNormal"/>
    <w:rsid w:val="0080264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Header">
    <w:name w:val="header"/>
    <w:basedOn w:val="Normal"/>
    <w:link w:val="HeaderChar"/>
    <w:rsid w:val="00C77C03"/>
    <w:pPr>
      <w:tabs>
        <w:tab w:val="center" w:pos="4320"/>
        <w:tab w:val="right" w:pos="8640"/>
      </w:tabs>
    </w:pPr>
  </w:style>
  <w:style w:type="character" w:customStyle="1" w:styleId="HeaderChar">
    <w:name w:val="Header Char"/>
    <w:basedOn w:val="DefaultParagraphFont"/>
    <w:link w:val="Header"/>
    <w:rsid w:val="00C77C03"/>
    <w:rPr>
      <w:rFonts w:ascii="Times New Roman" w:hAnsi="Times New Roman" w:cs="Times New Roman"/>
    </w:rPr>
  </w:style>
  <w:style w:type="paragraph" w:styleId="Footer">
    <w:name w:val="footer"/>
    <w:basedOn w:val="Normal"/>
    <w:link w:val="FooterChar"/>
    <w:uiPriority w:val="99"/>
    <w:rsid w:val="00C77C03"/>
    <w:pPr>
      <w:tabs>
        <w:tab w:val="center" w:pos="4320"/>
        <w:tab w:val="right" w:pos="8640"/>
      </w:tabs>
    </w:pPr>
  </w:style>
  <w:style w:type="character" w:customStyle="1" w:styleId="FooterChar">
    <w:name w:val="Footer Char"/>
    <w:basedOn w:val="DefaultParagraphFont"/>
    <w:link w:val="Footer"/>
    <w:uiPriority w:val="99"/>
    <w:rsid w:val="00C77C03"/>
    <w:rPr>
      <w:rFonts w:ascii="Times New Roman" w:hAnsi="Times New Roman" w:cs="Times New Roman"/>
    </w:rPr>
  </w:style>
  <w:style w:type="paragraph" w:customStyle="1" w:styleId="CM18">
    <w:name w:val="CM18"/>
    <w:basedOn w:val="Normal"/>
    <w:next w:val="Normal"/>
    <w:uiPriority w:val="99"/>
    <w:rsid w:val="00A24321"/>
    <w:pPr>
      <w:widowControl w:val="0"/>
      <w:autoSpaceDE w:val="0"/>
      <w:autoSpaceDN w:val="0"/>
      <w:adjustRightInd w:val="0"/>
      <w:ind w:firstLine="0"/>
      <w:contextualSpacing w:val="0"/>
      <w:jc w:val="left"/>
    </w:pPr>
    <w:rPr>
      <w:rFonts w:ascii="MPHV" w:hAnsi="MPHV" w:cstheme="minorBid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uiPriority="35" w:qFormat="1"/>
    <w:lsdException w:name="Hyperlink" w:uiPriority="99"/>
    <w:lsdException w:name="No Spacing" w:uiPriority="1" w:qFormat="1"/>
    <w:lsdException w:name="Medium Shading 2 Accent 2" w:uiPriority="64"/>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24321"/>
    <w:pPr>
      <w:spacing w:after="0" w:line="240" w:lineRule="auto"/>
      <w:ind w:firstLine="288"/>
      <w:contextualSpacing/>
      <w:jc w:val="both"/>
    </w:pPr>
    <w:rPr>
      <w:rFonts w:ascii="Times New Roman" w:hAnsi="Times New Roman" w:cs="Times New Roman"/>
    </w:rPr>
  </w:style>
  <w:style w:type="paragraph" w:styleId="Heading1">
    <w:name w:val="heading 1"/>
    <w:basedOn w:val="Normal"/>
    <w:next w:val="Normal"/>
    <w:link w:val="Heading1Char"/>
    <w:uiPriority w:val="9"/>
    <w:qFormat/>
    <w:rsid w:val="00AA20E9"/>
    <w:pPr>
      <w:keepNext/>
      <w:keepLines/>
      <w:numPr>
        <w:numId w:val="1"/>
      </w:numPr>
      <w:spacing w:before="60"/>
      <w:ind w:left="619"/>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A24321"/>
    <w:pPr>
      <w:keepNext/>
      <w:keepLines/>
      <w:numPr>
        <w:ilvl w:val="1"/>
        <w:numId w:val="1"/>
      </w:numPr>
      <w:spacing w:before="60"/>
      <w:outlineLvl w:val="1"/>
    </w:pPr>
    <w:rPr>
      <w:rFonts w:eastAsiaTheme="majorEastAsia" w:cstheme="majorBidi"/>
      <w:b/>
      <w:bCs/>
      <w:i/>
      <w:szCs w:val="26"/>
    </w:rPr>
  </w:style>
  <w:style w:type="paragraph" w:styleId="Heading3">
    <w:name w:val="heading 3"/>
    <w:basedOn w:val="Heading2"/>
    <w:next w:val="Normal"/>
    <w:link w:val="Heading3Char"/>
    <w:uiPriority w:val="9"/>
    <w:unhideWhenUsed/>
    <w:qFormat/>
    <w:rsid w:val="00FD5910"/>
    <w:pPr>
      <w:numPr>
        <w:ilvl w:val="2"/>
      </w:numPr>
      <w:spacing w:before="0"/>
      <w:outlineLvl w:val="2"/>
    </w:pPr>
    <w:rPr>
      <w:bCs w:val="0"/>
    </w:rPr>
  </w:style>
  <w:style w:type="paragraph" w:styleId="Heading4">
    <w:name w:val="heading 4"/>
    <w:basedOn w:val="Normal"/>
    <w:next w:val="Normal"/>
    <w:link w:val="Heading4Char"/>
    <w:uiPriority w:val="9"/>
    <w:unhideWhenUsed/>
    <w:qFormat/>
    <w:rsid w:val="001C067C"/>
    <w:pPr>
      <w:keepNext/>
      <w:keepLines/>
      <w:numPr>
        <w:ilvl w:val="3"/>
        <w:numId w:val="1"/>
      </w:numPr>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A6C2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A6C2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A6C2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A6C2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A6C2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D58E3"/>
    <w:rPr>
      <w:rFonts w:ascii="Tahoma" w:hAnsi="Tahoma" w:cs="Tahoma"/>
      <w:sz w:val="16"/>
      <w:szCs w:val="16"/>
    </w:rPr>
  </w:style>
  <w:style w:type="character" w:customStyle="1" w:styleId="BalloonTextChar">
    <w:name w:val="Balloon Text Char"/>
    <w:basedOn w:val="DefaultParagraphFont"/>
    <w:link w:val="BalloonText"/>
    <w:uiPriority w:val="99"/>
    <w:semiHidden/>
    <w:rsid w:val="006D58E3"/>
    <w:rPr>
      <w:rFonts w:ascii="Tahoma" w:hAnsi="Tahoma" w:cs="Tahoma"/>
      <w:sz w:val="16"/>
      <w:szCs w:val="16"/>
    </w:rPr>
  </w:style>
  <w:style w:type="paragraph" w:styleId="NormalWeb">
    <w:name w:val="Normal (Web)"/>
    <w:basedOn w:val="Normal"/>
    <w:uiPriority w:val="99"/>
    <w:semiHidden/>
    <w:unhideWhenUsed/>
    <w:rsid w:val="006337B1"/>
    <w:pPr>
      <w:spacing w:before="100" w:beforeAutospacing="1" w:after="100" w:afterAutospacing="1"/>
    </w:pPr>
    <w:rPr>
      <w:sz w:val="24"/>
      <w:szCs w:val="24"/>
    </w:rPr>
  </w:style>
  <w:style w:type="character" w:customStyle="1" w:styleId="Heading2Char">
    <w:name w:val="Heading 2 Char"/>
    <w:basedOn w:val="DefaultParagraphFont"/>
    <w:link w:val="Heading2"/>
    <w:uiPriority w:val="9"/>
    <w:rsid w:val="00A24321"/>
    <w:rPr>
      <w:rFonts w:ascii="Times New Roman" w:eastAsiaTheme="majorEastAsia" w:hAnsi="Times New Roman" w:cstheme="majorBidi"/>
      <w:b/>
      <w:bCs/>
      <w:i/>
      <w:szCs w:val="26"/>
    </w:rPr>
  </w:style>
  <w:style w:type="paragraph" w:customStyle="1" w:styleId="FigCaption">
    <w:name w:val="FigCaption"/>
    <w:basedOn w:val="Normal"/>
    <w:link w:val="FigCaptionChar"/>
    <w:qFormat/>
    <w:rsid w:val="004C3CC6"/>
    <w:rPr>
      <w:i/>
      <w:sz w:val="20"/>
      <w:szCs w:val="20"/>
    </w:rPr>
  </w:style>
  <w:style w:type="character" w:customStyle="1" w:styleId="Heading3Char">
    <w:name w:val="Heading 3 Char"/>
    <w:basedOn w:val="DefaultParagraphFont"/>
    <w:link w:val="Heading3"/>
    <w:uiPriority w:val="9"/>
    <w:rsid w:val="00FD5910"/>
    <w:rPr>
      <w:rFonts w:ascii="Times New Roman" w:eastAsiaTheme="majorEastAsia" w:hAnsi="Times New Roman" w:cstheme="majorBidi"/>
      <w:b/>
      <w:i/>
      <w:szCs w:val="26"/>
    </w:rPr>
  </w:style>
  <w:style w:type="character" w:customStyle="1" w:styleId="FigCaptionChar">
    <w:name w:val="FigCaption Char"/>
    <w:basedOn w:val="DefaultParagraphFont"/>
    <w:link w:val="FigCaption"/>
    <w:rsid w:val="004C3CC6"/>
    <w:rPr>
      <w:rFonts w:ascii="Times New Roman" w:hAnsi="Times New Roman" w:cs="Times New Roman"/>
      <w:i/>
      <w:sz w:val="20"/>
      <w:szCs w:val="20"/>
    </w:rPr>
  </w:style>
  <w:style w:type="character" w:customStyle="1" w:styleId="Heading4Char">
    <w:name w:val="Heading 4 Char"/>
    <w:basedOn w:val="DefaultParagraphFont"/>
    <w:link w:val="Heading4"/>
    <w:uiPriority w:val="9"/>
    <w:rsid w:val="001C067C"/>
    <w:rPr>
      <w:rFonts w:asciiTheme="majorHAnsi" w:eastAsiaTheme="majorEastAsia" w:hAnsiTheme="majorHAnsi" w:cstheme="majorBidi"/>
      <w:b/>
      <w:bCs/>
      <w:i/>
      <w:iCs/>
      <w:color w:val="000000" w:themeColor="text1"/>
    </w:rPr>
  </w:style>
  <w:style w:type="character" w:customStyle="1" w:styleId="Heading1Char">
    <w:name w:val="Heading 1 Char"/>
    <w:basedOn w:val="DefaultParagraphFont"/>
    <w:link w:val="Heading1"/>
    <w:uiPriority w:val="9"/>
    <w:rsid w:val="00AA20E9"/>
    <w:rPr>
      <w:rFonts w:ascii="Times New Roman" w:eastAsiaTheme="majorEastAsia" w:hAnsi="Times New Roman" w:cstheme="majorBidi"/>
      <w:b/>
      <w:bCs/>
      <w:color w:val="000000" w:themeColor="text1"/>
      <w:szCs w:val="28"/>
    </w:rPr>
  </w:style>
  <w:style w:type="character" w:customStyle="1" w:styleId="Heading5Char">
    <w:name w:val="Heading 5 Char"/>
    <w:basedOn w:val="DefaultParagraphFont"/>
    <w:link w:val="Heading5"/>
    <w:uiPriority w:val="9"/>
    <w:semiHidden/>
    <w:rsid w:val="007A6C2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A6C2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A6C2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A6C2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A6C21"/>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674A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4261A"/>
    <w:pPr>
      <w:spacing w:after="120"/>
      <w:ind w:firstLine="0"/>
      <w:jc w:val="center"/>
    </w:pPr>
    <w:rPr>
      <w:b/>
      <w:bCs/>
      <w:sz w:val="20"/>
    </w:rPr>
  </w:style>
  <w:style w:type="character" w:styleId="Hyperlink">
    <w:name w:val="Hyperlink"/>
    <w:basedOn w:val="DefaultParagraphFont"/>
    <w:uiPriority w:val="99"/>
    <w:unhideWhenUsed/>
    <w:rsid w:val="00ED7736"/>
    <w:rPr>
      <w:color w:val="0000FF" w:themeColor="hyperlink"/>
      <w:u w:val="single"/>
    </w:rPr>
  </w:style>
  <w:style w:type="paragraph" w:styleId="ListParagraph">
    <w:name w:val="List Paragraph"/>
    <w:basedOn w:val="Normal"/>
    <w:uiPriority w:val="34"/>
    <w:qFormat/>
    <w:rsid w:val="00EB46F3"/>
    <w:pPr>
      <w:ind w:left="720"/>
    </w:pPr>
    <w:rPr>
      <w:rFonts w:asciiTheme="minorHAnsi" w:hAnsiTheme="minorHAnsi" w:cstheme="minorBidi"/>
      <w:sz w:val="24"/>
      <w:szCs w:val="24"/>
    </w:rPr>
  </w:style>
  <w:style w:type="paragraph" w:styleId="BodyText">
    <w:name w:val="Body Text"/>
    <w:basedOn w:val="Normal"/>
    <w:link w:val="BodyTextChar"/>
    <w:semiHidden/>
    <w:unhideWhenUsed/>
    <w:rsid w:val="00DA0707"/>
    <w:pPr>
      <w:spacing w:after="120" w:line="228" w:lineRule="auto"/>
    </w:pPr>
    <w:rPr>
      <w:rFonts w:eastAsia="SimSun"/>
      <w:spacing w:val="-1"/>
      <w:sz w:val="20"/>
      <w:szCs w:val="20"/>
    </w:rPr>
  </w:style>
  <w:style w:type="character" w:customStyle="1" w:styleId="BodyTextChar">
    <w:name w:val="Body Text Char"/>
    <w:basedOn w:val="DefaultParagraphFont"/>
    <w:link w:val="BodyText"/>
    <w:semiHidden/>
    <w:rsid w:val="00DA0707"/>
    <w:rPr>
      <w:rFonts w:ascii="Times New Roman" w:eastAsia="SimSun" w:hAnsi="Times New Roman" w:cs="Times New Roman"/>
      <w:spacing w:val="-1"/>
      <w:sz w:val="20"/>
      <w:szCs w:val="20"/>
    </w:rPr>
  </w:style>
  <w:style w:type="character" w:customStyle="1" w:styleId="apple-converted-space">
    <w:name w:val="apple-converted-space"/>
    <w:basedOn w:val="DefaultParagraphFont"/>
    <w:rsid w:val="00DE792F"/>
  </w:style>
  <w:style w:type="character" w:customStyle="1" w:styleId="gd">
    <w:name w:val="gd"/>
    <w:basedOn w:val="DefaultParagraphFont"/>
    <w:rsid w:val="00DE792F"/>
  </w:style>
  <w:style w:type="paragraph" w:styleId="NoSpacing">
    <w:name w:val="No Spacing"/>
    <w:basedOn w:val="Normal"/>
    <w:link w:val="NoSpacingChar"/>
    <w:uiPriority w:val="1"/>
    <w:qFormat/>
    <w:rsid w:val="0065195B"/>
  </w:style>
  <w:style w:type="paragraph" w:customStyle="1" w:styleId="TableContents">
    <w:name w:val="TableContents"/>
    <w:basedOn w:val="NoSpacing"/>
    <w:link w:val="TableContentsChar"/>
    <w:qFormat/>
    <w:rsid w:val="0065195B"/>
    <w:pPr>
      <w:spacing w:line="200" w:lineRule="exact"/>
      <w:ind w:firstLine="0"/>
    </w:pPr>
    <w:rPr>
      <w:sz w:val="20"/>
    </w:rPr>
  </w:style>
  <w:style w:type="character" w:customStyle="1" w:styleId="NoSpacingChar">
    <w:name w:val="No Spacing Char"/>
    <w:basedOn w:val="DefaultParagraphFont"/>
    <w:link w:val="NoSpacing"/>
    <w:uiPriority w:val="1"/>
    <w:rsid w:val="0065195B"/>
    <w:rPr>
      <w:rFonts w:ascii="Times New Roman" w:hAnsi="Times New Roman" w:cs="Times New Roman"/>
    </w:rPr>
  </w:style>
  <w:style w:type="character" w:customStyle="1" w:styleId="TableContentsChar">
    <w:name w:val="TableContents Char"/>
    <w:basedOn w:val="NoSpacingChar"/>
    <w:link w:val="TableContents"/>
    <w:rsid w:val="0065195B"/>
    <w:rPr>
      <w:rFonts w:ascii="Times New Roman" w:hAnsi="Times New Roman" w:cs="Times New Roman"/>
      <w:sz w:val="20"/>
    </w:rPr>
  </w:style>
  <w:style w:type="table" w:customStyle="1" w:styleId="TableGrid1">
    <w:name w:val="Table Grid1"/>
    <w:basedOn w:val="TableNormal"/>
    <w:next w:val="TableGrid"/>
    <w:uiPriority w:val="59"/>
    <w:rsid w:val="00E9284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F656C8"/>
    <w:rPr>
      <w:sz w:val="16"/>
      <w:szCs w:val="16"/>
    </w:rPr>
  </w:style>
  <w:style w:type="paragraph" w:styleId="CommentText">
    <w:name w:val="annotation text"/>
    <w:basedOn w:val="Normal"/>
    <w:link w:val="CommentTextChar"/>
    <w:rsid w:val="00F656C8"/>
    <w:rPr>
      <w:sz w:val="20"/>
      <w:szCs w:val="20"/>
    </w:rPr>
  </w:style>
  <w:style w:type="character" w:customStyle="1" w:styleId="CommentTextChar">
    <w:name w:val="Comment Text Char"/>
    <w:basedOn w:val="DefaultParagraphFont"/>
    <w:link w:val="CommentText"/>
    <w:rsid w:val="00F656C8"/>
    <w:rPr>
      <w:rFonts w:ascii="Times New Roman" w:hAnsi="Times New Roman" w:cs="Times New Roman"/>
      <w:sz w:val="20"/>
      <w:szCs w:val="20"/>
    </w:rPr>
  </w:style>
  <w:style w:type="paragraph" w:styleId="CommentSubject">
    <w:name w:val="annotation subject"/>
    <w:basedOn w:val="CommentText"/>
    <w:next w:val="CommentText"/>
    <w:link w:val="CommentSubjectChar"/>
    <w:rsid w:val="00F656C8"/>
    <w:rPr>
      <w:b/>
      <w:bCs/>
    </w:rPr>
  </w:style>
  <w:style w:type="character" w:customStyle="1" w:styleId="CommentSubjectChar">
    <w:name w:val="Comment Subject Char"/>
    <w:basedOn w:val="CommentTextChar"/>
    <w:link w:val="CommentSubject"/>
    <w:rsid w:val="00F656C8"/>
    <w:rPr>
      <w:rFonts w:ascii="Times New Roman" w:hAnsi="Times New Roman" w:cs="Times New Roman"/>
      <w:b/>
      <w:bCs/>
      <w:sz w:val="20"/>
      <w:szCs w:val="20"/>
    </w:rPr>
  </w:style>
  <w:style w:type="table" w:styleId="MediumShading2-Accent2">
    <w:name w:val="Medium Shading 2 Accent 2"/>
    <w:basedOn w:val="TableNormal"/>
    <w:uiPriority w:val="64"/>
    <w:rsid w:val="007B04A7"/>
    <w:pPr>
      <w:spacing w:after="0" w:line="240" w:lineRule="auto"/>
    </w:pPr>
    <w:rPr>
      <w:rFonts w:eastAsiaTheme="minorHAns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olorfulList">
    <w:name w:val="Colorful List"/>
    <w:basedOn w:val="TableNormal"/>
    <w:rsid w:val="0080264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Header">
    <w:name w:val="header"/>
    <w:basedOn w:val="Normal"/>
    <w:link w:val="HeaderChar"/>
    <w:rsid w:val="00C77C03"/>
    <w:pPr>
      <w:tabs>
        <w:tab w:val="center" w:pos="4320"/>
        <w:tab w:val="right" w:pos="8640"/>
      </w:tabs>
    </w:pPr>
  </w:style>
  <w:style w:type="character" w:customStyle="1" w:styleId="HeaderChar">
    <w:name w:val="Header Char"/>
    <w:basedOn w:val="DefaultParagraphFont"/>
    <w:link w:val="Header"/>
    <w:rsid w:val="00C77C03"/>
    <w:rPr>
      <w:rFonts w:ascii="Times New Roman" w:hAnsi="Times New Roman" w:cs="Times New Roman"/>
    </w:rPr>
  </w:style>
  <w:style w:type="paragraph" w:styleId="Footer">
    <w:name w:val="footer"/>
    <w:basedOn w:val="Normal"/>
    <w:link w:val="FooterChar"/>
    <w:uiPriority w:val="99"/>
    <w:rsid w:val="00C77C03"/>
    <w:pPr>
      <w:tabs>
        <w:tab w:val="center" w:pos="4320"/>
        <w:tab w:val="right" w:pos="8640"/>
      </w:tabs>
    </w:pPr>
  </w:style>
  <w:style w:type="character" w:customStyle="1" w:styleId="FooterChar">
    <w:name w:val="Footer Char"/>
    <w:basedOn w:val="DefaultParagraphFont"/>
    <w:link w:val="Footer"/>
    <w:uiPriority w:val="99"/>
    <w:rsid w:val="00C77C03"/>
    <w:rPr>
      <w:rFonts w:ascii="Times New Roman" w:hAnsi="Times New Roman" w:cs="Times New Roman"/>
    </w:rPr>
  </w:style>
  <w:style w:type="paragraph" w:customStyle="1" w:styleId="CM18">
    <w:name w:val="CM18"/>
    <w:basedOn w:val="Normal"/>
    <w:next w:val="Normal"/>
    <w:uiPriority w:val="99"/>
    <w:rsid w:val="00A24321"/>
    <w:pPr>
      <w:widowControl w:val="0"/>
      <w:autoSpaceDE w:val="0"/>
      <w:autoSpaceDN w:val="0"/>
      <w:adjustRightInd w:val="0"/>
      <w:ind w:firstLine="0"/>
      <w:contextualSpacing w:val="0"/>
      <w:jc w:val="left"/>
    </w:pPr>
    <w:rPr>
      <w:rFonts w:ascii="MPHV" w:hAnsi="MPHV" w:cstheme="min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2670183">
      <w:bodyDiv w:val="1"/>
      <w:marLeft w:val="0"/>
      <w:marRight w:val="0"/>
      <w:marTop w:val="0"/>
      <w:marBottom w:val="0"/>
      <w:divBdr>
        <w:top w:val="none" w:sz="0" w:space="0" w:color="auto"/>
        <w:left w:val="none" w:sz="0" w:space="0" w:color="auto"/>
        <w:bottom w:val="none" w:sz="0" w:space="0" w:color="auto"/>
        <w:right w:val="none" w:sz="0" w:space="0" w:color="auto"/>
      </w:divBdr>
    </w:div>
    <w:div w:id="539704153">
      <w:bodyDiv w:val="1"/>
      <w:marLeft w:val="0"/>
      <w:marRight w:val="0"/>
      <w:marTop w:val="0"/>
      <w:marBottom w:val="0"/>
      <w:divBdr>
        <w:top w:val="none" w:sz="0" w:space="0" w:color="auto"/>
        <w:left w:val="none" w:sz="0" w:space="0" w:color="auto"/>
        <w:bottom w:val="none" w:sz="0" w:space="0" w:color="auto"/>
        <w:right w:val="none" w:sz="0" w:space="0" w:color="auto"/>
      </w:divBdr>
    </w:div>
    <w:div w:id="604071591">
      <w:bodyDiv w:val="1"/>
      <w:marLeft w:val="0"/>
      <w:marRight w:val="0"/>
      <w:marTop w:val="0"/>
      <w:marBottom w:val="0"/>
      <w:divBdr>
        <w:top w:val="none" w:sz="0" w:space="0" w:color="auto"/>
        <w:left w:val="none" w:sz="0" w:space="0" w:color="auto"/>
        <w:bottom w:val="none" w:sz="0" w:space="0" w:color="auto"/>
        <w:right w:val="none" w:sz="0" w:space="0" w:color="auto"/>
      </w:divBdr>
    </w:div>
    <w:div w:id="867640446">
      <w:bodyDiv w:val="1"/>
      <w:marLeft w:val="0"/>
      <w:marRight w:val="0"/>
      <w:marTop w:val="0"/>
      <w:marBottom w:val="0"/>
      <w:divBdr>
        <w:top w:val="none" w:sz="0" w:space="0" w:color="auto"/>
        <w:left w:val="none" w:sz="0" w:space="0" w:color="auto"/>
        <w:bottom w:val="none" w:sz="0" w:space="0" w:color="auto"/>
        <w:right w:val="none" w:sz="0" w:space="0" w:color="auto"/>
      </w:divBdr>
    </w:div>
    <w:div w:id="989820507">
      <w:bodyDiv w:val="1"/>
      <w:marLeft w:val="0"/>
      <w:marRight w:val="0"/>
      <w:marTop w:val="0"/>
      <w:marBottom w:val="0"/>
      <w:divBdr>
        <w:top w:val="none" w:sz="0" w:space="0" w:color="auto"/>
        <w:left w:val="none" w:sz="0" w:space="0" w:color="auto"/>
        <w:bottom w:val="none" w:sz="0" w:space="0" w:color="auto"/>
        <w:right w:val="none" w:sz="0" w:space="0" w:color="auto"/>
      </w:divBdr>
      <w:divsChild>
        <w:div w:id="837648090">
          <w:marLeft w:val="547"/>
          <w:marRight w:val="0"/>
          <w:marTop w:val="115"/>
          <w:marBottom w:val="0"/>
          <w:divBdr>
            <w:top w:val="none" w:sz="0" w:space="0" w:color="auto"/>
            <w:left w:val="none" w:sz="0" w:space="0" w:color="auto"/>
            <w:bottom w:val="none" w:sz="0" w:space="0" w:color="auto"/>
            <w:right w:val="none" w:sz="0" w:space="0" w:color="auto"/>
          </w:divBdr>
        </w:div>
        <w:div w:id="606667468">
          <w:marLeft w:val="1166"/>
          <w:marRight w:val="0"/>
          <w:marTop w:val="115"/>
          <w:marBottom w:val="0"/>
          <w:divBdr>
            <w:top w:val="none" w:sz="0" w:space="0" w:color="auto"/>
            <w:left w:val="none" w:sz="0" w:space="0" w:color="auto"/>
            <w:bottom w:val="none" w:sz="0" w:space="0" w:color="auto"/>
            <w:right w:val="none" w:sz="0" w:space="0" w:color="auto"/>
          </w:divBdr>
        </w:div>
        <w:div w:id="1303845434">
          <w:marLeft w:val="1166"/>
          <w:marRight w:val="0"/>
          <w:marTop w:val="115"/>
          <w:marBottom w:val="0"/>
          <w:divBdr>
            <w:top w:val="none" w:sz="0" w:space="0" w:color="auto"/>
            <w:left w:val="none" w:sz="0" w:space="0" w:color="auto"/>
            <w:bottom w:val="none" w:sz="0" w:space="0" w:color="auto"/>
            <w:right w:val="none" w:sz="0" w:space="0" w:color="auto"/>
          </w:divBdr>
        </w:div>
        <w:div w:id="859006736">
          <w:marLeft w:val="547"/>
          <w:marRight w:val="0"/>
          <w:marTop w:val="115"/>
          <w:marBottom w:val="0"/>
          <w:divBdr>
            <w:top w:val="none" w:sz="0" w:space="0" w:color="auto"/>
            <w:left w:val="none" w:sz="0" w:space="0" w:color="auto"/>
            <w:bottom w:val="none" w:sz="0" w:space="0" w:color="auto"/>
            <w:right w:val="none" w:sz="0" w:space="0" w:color="auto"/>
          </w:divBdr>
        </w:div>
        <w:div w:id="5983985">
          <w:marLeft w:val="1166"/>
          <w:marRight w:val="0"/>
          <w:marTop w:val="115"/>
          <w:marBottom w:val="0"/>
          <w:divBdr>
            <w:top w:val="none" w:sz="0" w:space="0" w:color="auto"/>
            <w:left w:val="none" w:sz="0" w:space="0" w:color="auto"/>
            <w:bottom w:val="none" w:sz="0" w:space="0" w:color="auto"/>
            <w:right w:val="none" w:sz="0" w:space="0" w:color="auto"/>
          </w:divBdr>
        </w:div>
        <w:div w:id="588664341">
          <w:marLeft w:val="1166"/>
          <w:marRight w:val="0"/>
          <w:marTop w:val="115"/>
          <w:marBottom w:val="0"/>
          <w:divBdr>
            <w:top w:val="none" w:sz="0" w:space="0" w:color="auto"/>
            <w:left w:val="none" w:sz="0" w:space="0" w:color="auto"/>
            <w:bottom w:val="none" w:sz="0" w:space="0" w:color="auto"/>
            <w:right w:val="none" w:sz="0" w:space="0" w:color="auto"/>
          </w:divBdr>
        </w:div>
        <w:div w:id="630332952">
          <w:marLeft w:val="547"/>
          <w:marRight w:val="0"/>
          <w:marTop w:val="115"/>
          <w:marBottom w:val="0"/>
          <w:divBdr>
            <w:top w:val="none" w:sz="0" w:space="0" w:color="auto"/>
            <w:left w:val="none" w:sz="0" w:space="0" w:color="auto"/>
            <w:bottom w:val="none" w:sz="0" w:space="0" w:color="auto"/>
            <w:right w:val="none" w:sz="0" w:space="0" w:color="auto"/>
          </w:divBdr>
        </w:div>
        <w:div w:id="216093563">
          <w:marLeft w:val="1166"/>
          <w:marRight w:val="0"/>
          <w:marTop w:val="115"/>
          <w:marBottom w:val="0"/>
          <w:divBdr>
            <w:top w:val="none" w:sz="0" w:space="0" w:color="auto"/>
            <w:left w:val="none" w:sz="0" w:space="0" w:color="auto"/>
            <w:bottom w:val="none" w:sz="0" w:space="0" w:color="auto"/>
            <w:right w:val="none" w:sz="0" w:space="0" w:color="auto"/>
          </w:divBdr>
        </w:div>
        <w:div w:id="976301231">
          <w:marLeft w:val="1166"/>
          <w:marRight w:val="0"/>
          <w:marTop w:val="115"/>
          <w:marBottom w:val="0"/>
          <w:divBdr>
            <w:top w:val="none" w:sz="0" w:space="0" w:color="auto"/>
            <w:left w:val="none" w:sz="0" w:space="0" w:color="auto"/>
            <w:bottom w:val="none" w:sz="0" w:space="0" w:color="auto"/>
            <w:right w:val="none" w:sz="0" w:space="0" w:color="auto"/>
          </w:divBdr>
        </w:div>
      </w:divsChild>
    </w:div>
    <w:div w:id="1346640386">
      <w:bodyDiv w:val="1"/>
      <w:marLeft w:val="0"/>
      <w:marRight w:val="0"/>
      <w:marTop w:val="0"/>
      <w:marBottom w:val="0"/>
      <w:divBdr>
        <w:top w:val="none" w:sz="0" w:space="0" w:color="auto"/>
        <w:left w:val="none" w:sz="0" w:space="0" w:color="auto"/>
        <w:bottom w:val="none" w:sz="0" w:space="0" w:color="auto"/>
        <w:right w:val="none" w:sz="0" w:space="0" w:color="auto"/>
      </w:divBdr>
    </w:div>
    <w:div w:id="1744521919">
      <w:bodyDiv w:val="1"/>
      <w:marLeft w:val="0"/>
      <w:marRight w:val="0"/>
      <w:marTop w:val="0"/>
      <w:marBottom w:val="0"/>
      <w:divBdr>
        <w:top w:val="none" w:sz="0" w:space="0" w:color="auto"/>
        <w:left w:val="none" w:sz="0" w:space="0" w:color="auto"/>
        <w:bottom w:val="none" w:sz="0" w:space="0" w:color="auto"/>
        <w:right w:val="none" w:sz="0" w:space="0" w:color="auto"/>
      </w:divBdr>
      <w:divsChild>
        <w:div w:id="577597650">
          <w:marLeft w:val="0"/>
          <w:marRight w:val="0"/>
          <w:marTop w:val="0"/>
          <w:marBottom w:val="0"/>
          <w:divBdr>
            <w:top w:val="none" w:sz="0" w:space="0" w:color="auto"/>
            <w:left w:val="none" w:sz="0" w:space="0" w:color="auto"/>
            <w:bottom w:val="none" w:sz="0" w:space="0" w:color="auto"/>
            <w:right w:val="none" w:sz="0" w:space="0" w:color="auto"/>
          </w:divBdr>
        </w:div>
        <w:div w:id="1193961116">
          <w:marLeft w:val="0"/>
          <w:marRight w:val="0"/>
          <w:marTop w:val="0"/>
          <w:marBottom w:val="0"/>
          <w:divBdr>
            <w:top w:val="none" w:sz="0" w:space="0" w:color="auto"/>
            <w:left w:val="none" w:sz="0" w:space="0" w:color="auto"/>
            <w:bottom w:val="none" w:sz="0" w:space="0" w:color="auto"/>
            <w:right w:val="none" w:sz="0" w:space="0" w:color="auto"/>
          </w:divBdr>
        </w:div>
        <w:div w:id="141044405">
          <w:marLeft w:val="0"/>
          <w:marRight w:val="0"/>
          <w:marTop w:val="0"/>
          <w:marBottom w:val="0"/>
          <w:divBdr>
            <w:top w:val="none" w:sz="0" w:space="0" w:color="auto"/>
            <w:left w:val="none" w:sz="0" w:space="0" w:color="auto"/>
            <w:bottom w:val="none" w:sz="0" w:space="0" w:color="auto"/>
            <w:right w:val="none" w:sz="0" w:space="0" w:color="auto"/>
          </w:divBdr>
        </w:div>
        <w:div w:id="6979410">
          <w:marLeft w:val="0"/>
          <w:marRight w:val="0"/>
          <w:marTop w:val="0"/>
          <w:marBottom w:val="0"/>
          <w:divBdr>
            <w:top w:val="none" w:sz="0" w:space="0" w:color="auto"/>
            <w:left w:val="none" w:sz="0" w:space="0" w:color="auto"/>
            <w:bottom w:val="none" w:sz="0" w:space="0" w:color="auto"/>
            <w:right w:val="none" w:sz="0" w:space="0" w:color="auto"/>
          </w:divBdr>
        </w:div>
        <w:div w:id="188761560">
          <w:marLeft w:val="0"/>
          <w:marRight w:val="0"/>
          <w:marTop w:val="0"/>
          <w:marBottom w:val="0"/>
          <w:divBdr>
            <w:top w:val="none" w:sz="0" w:space="0" w:color="auto"/>
            <w:left w:val="none" w:sz="0" w:space="0" w:color="auto"/>
            <w:bottom w:val="none" w:sz="0" w:space="0" w:color="auto"/>
            <w:right w:val="none" w:sz="0" w:space="0" w:color="auto"/>
          </w:divBdr>
        </w:div>
        <w:div w:id="225340346">
          <w:marLeft w:val="0"/>
          <w:marRight w:val="0"/>
          <w:marTop w:val="0"/>
          <w:marBottom w:val="0"/>
          <w:divBdr>
            <w:top w:val="none" w:sz="0" w:space="0" w:color="auto"/>
            <w:left w:val="none" w:sz="0" w:space="0" w:color="auto"/>
            <w:bottom w:val="none" w:sz="0" w:space="0" w:color="auto"/>
            <w:right w:val="none" w:sz="0" w:space="0" w:color="auto"/>
          </w:divBdr>
        </w:div>
      </w:divsChild>
    </w:div>
    <w:div w:id="1820069634">
      <w:bodyDiv w:val="1"/>
      <w:marLeft w:val="0"/>
      <w:marRight w:val="0"/>
      <w:marTop w:val="0"/>
      <w:marBottom w:val="0"/>
      <w:divBdr>
        <w:top w:val="none" w:sz="0" w:space="0" w:color="auto"/>
        <w:left w:val="none" w:sz="0" w:space="0" w:color="auto"/>
        <w:bottom w:val="none" w:sz="0" w:space="0" w:color="auto"/>
        <w:right w:val="none" w:sz="0" w:space="0" w:color="auto"/>
      </w:divBdr>
    </w:div>
    <w:div w:id="1907186516">
      <w:bodyDiv w:val="1"/>
      <w:marLeft w:val="0"/>
      <w:marRight w:val="0"/>
      <w:marTop w:val="0"/>
      <w:marBottom w:val="0"/>
      <w:divBdr>
        <w:top w:val="none" w:sz="0" w:space="0" w:color="auto"/>
        <w:left w:val="none" w:sz="0" w:space="0" w:color="auto"/>
        <w:bottom w:val="none" w:sz="0" w:space="0" w:color="auto"/>
        <w:right w:val="none" w:sz="0" w:space="0" w:color="auto"/>
      </w:divBdr>
    </w:div>
    <w:div w:id="2012561147">
      <w:bodyDiv w:val="1"/>
      <w:marLeft w:val="0"/>
      <w:marRight w:val="0"/>
      <w:marTop w:val="0"/>
      <w:marBottom w:val="0"/>
      <w:divBdr>
        <w:top w:val="none" w:sz="0" w:space="0" w:color="auto"/>
        <w:left w:val="none" w:sz="0" w:space="0" w:color="auto"/>
        <w:bottom w:val="none" w:sz="0" w:space="0" w:color="auto"/>
        <w:right w:val="none" w:sz="0" w:space="0" w:color="auto"/>
      </w:divBdr>
      <w:divsChild>
        <w:div w:id="1162744292">
          <w:marLeft w:val="0"/>
          <w:marRight w:val="0"/>
          <w:marTop w:val="30"/>
          <w:marBottom w:val="0"/>
          <w:divBdr>
            <w:top w:val="none" w:sz="0" w:space="0" w:color="auto"/>
            <w:left w:val="none" w:sz="0" w:space="0" w:color="auto"/>
            <w:bottom w:val="none" w:sz="0" w:space="0" w:color="auto"/>
            <w:right w:val="none" w:sz="0" w:space="0" w:color="auto"/>
          </w:divBdr>
          <w:divsChild>
            <w:div w:id="546913232">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www.mckinsey.com/insights/mgi/research/technology_and_innovation/big_data_the_next_frontier_for_innovation" TargetMode="External"/><Relationship Id="rId18" Type="http://schemas.openxmlformats.org/officeDocument/2006/relationships/hyperlink" Target="http://grids.ucs.indiana.edu/ptliupages/publications/Scalable_Parallel_Computing_on_Clouds_Using_Twister4Azure_Iterative_MapReduce_cr_submit.pdf" TargetMode="External"/><Relationship Id="rId26" Type="http://schemas.openxmlformats.org/officeDocument/2006/relationships/hyperlink" Target="http://mahout.apache.org/" TargetMode="External"/><Relationship Id="rId3" Type="http://schemas.microsoft.com/office/2007/relationships/stylesWithEffects" Target="stylesWithEffects.xml"/><Relationship Id="rId21" Type="http://schemas.openxmlformats.org/officeDocument/2006/relationships/hyperlink" Target="http://www.iterativemapreduce.org/"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eweek.com/c/a/Cloud-Computing/Cloud-Computing-to-Bring-24-Million-New-Jobs-in-Europe-by-2015-108084/" TargetMode="External"/><Relationship Id="rId17" Type="http://schemas.openxmlformats.org/officeDocument/2006/relationships/hyperlink" Target="http://grids.ucs.indiana.edu/ptliupages/publications/DataIntensiveComputing_BookChapter.pdf" TargetMode="External"/><Relationship Id="rId25" Type="http://schemas.openxmlformats.org/officeDocument/2006/relationships/hyperlink" Target="http://cran.r-project.org/" TargetMode="External"/><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grids.ucs.indiana.edu/ptliupages/publications/DryadReport.pdf" TargetMode="External"/><Relationship Id="rId20" Type="http://schemas.openxmlformats.org/officeDocument/2006/relationships/hyperlink" Target="http://www.ics.uci.edu/~yingyib/papers/HaLoop_camera_ready.pdf" TargetMode="External"/><Relationship Id="rId29" Type="http://schemas.openxmlformats.org/officeDocument/2006/relationships/hyperlink" Target="http://grids.ucs.indiana.edu/ptliupages/publications/sitka-chapter.pdf"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microsoft.com/presspass/download/features/2012/IDC_Cloud_jobs_White_Paper.pdf" TargetMode="External"/><Relationship Id="rId24" Type="http://schemas.openxmlformats.org/officeDocument/2006/relationships/hyperlink" Target="http://icl.cs.utk.edu/plasma/index.html" TargetMode="External"/><Relationship Id="rId32" Type="http://schemas.openxmlformats.org/officeDocument/2006/relationships/hyperlink" Target="http://grids.ucs.indiana.edu/ptliupages/publications/jdiazCloudCom2011.pdf" TargetMode="External"/><Relationship Id="rId5" Type="http://schemas.openxmlformats.org/officeDocument/2006/relationships/webSettings" Target="webSettings.xml"/><Relationship Id="rId15" Type="http://schemas.openxmlformats.org/officeDocument/2006/relationships/hyperlink" Target="http://www.old-npac.org/copywrite/pcw/node278.html" TargetMode="External"/><Relationship Id="rId23" Type="http://schemas.openxmlformats.org/officeDocument/2006/relationships/hyperlink" Target="http://www.cs.berkeley.edu/~franklin/Papers/hotcloud.pdf" TargetMode="External"/><Relationship Id="rId28" Type="http://schemas.openxmlformats.org/officeDocument/2006/relationships/hyperlink" Target="http://grids.ucs.indiana.edu/ptliupages/publications/p25-vonLaszewski.pdf" TargetMode="External"/><Relationship Id="rId10" Type="http://schemas.openxmlformats.org/officeDocument/2006/relationships/hyperlink" Target="http://grids.ucs.indiana.edu/ptliupages/publications/Where%20does%20all%20the%20data%20come%20from%20v7.pdf" TargetMode="External"/><Relationship Id="rId19" Type="http://schemas.openxmlformats.org/officeDocument/2006/relationships/hyperlink" Target="http://grids.ucs.indiana.edu/ptliupages/presentations/Twister4azure_June2-2011.pptx" TargetMode="External"/><Relationship Id="rId31" Type="http://schemas.openxmlformats.org/officeDocument/2006/relationships/hyperlink" Target="http://grids.ucs.indiana.edu/ptliupages/publications/11-imagerepo-cca.pdf"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doi.acm.org/10.1145/1327452.1327492" TargetMode="External"/><Relationship Id="rId22" Type="http://schemas.openxmlformats.org/officeDocument/2006/relationships/hyperlink" Target="http://grids.ucs.indiana.edu/ptliupages/publications/hpdc-camera-ready-submission.pdf" TargetMode="External"/><Relationship Id="rId27" Type="http://schemas.openxmlformats.org/officeDocument/2006/relationships/hyperlink" Target="http://hadoop.apache.org/hdfs/" TargetMode="External"/><Relationship Id="rId30" Type="http://schemas.openxmlformats.org/officeDocument/2006/relationships/hyperlink" Target="http://grids.ucs.indiana.edu/ptliupages/publications/jdiaz-IEEECloud2012_id-4656.pdf" TargetMode="External"/><Relationship Id="rId35"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schemeClr val="lt1"/>
        </a:solidFill>
        <a:ln w="6350">
          <a:solidFill>
            <a:prstClr val="black"/>
          </a:solidFill>
        </a:ln>
        <a:effectLst/>
      </a:spPr>
      <a:bodyPr wrap="none" rtlCol="0"/>
      <a:lstStyle/>
      <a:style>
        <a:lnRef idx="0">
          <a:schemeClr val="accent1"/>
        </a:lnRef>
        <a:fillRef idx="0">
          <a:schemeClr val="accent1"/>
        </a:fillRef>
        <a:effectRef idx="0">
          <a:schemeClr val="accent1"/>
        </a:effectRef>
        <a:fontRef idx="minor">
          <a:schemeClr val="dk1"/>
        </a:fontRef>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60</TotalTime>
  <Pages>1</Pages>
  <Words>3942</Words>
  <Characters>25231</Characters>
  <Application>Microsoft Office Word</Application>
  <DocSecurity>0</DocSecurity>
  <Lines>600</Lines>
  <Paragraphs>1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ffrey Fox</dc:creator>
  <cp:lastModifiedBy>Geoffrey Fox</cp:lastModifiedBy>
  <cp:revision>14</cp:revision>
  <cp:lastPrinted>2012-08-28T13:04:00Z</cp:lastPrinted>
  <dcterms:created xsi:type="dcterms:W3CDTF">2012-09-03T21:05:00Z</dcterms:created>
  <dcterms:modified xsi:type="dcterms:W3CDTF">2012-09-07T20:27:00Z</dcterms:modified>
</cp:coreProperties>
</file>